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A34BA"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ский политехнический университет Петра Великого</w:t>
      </w:r>
    </w:p>
    <w:p w14:paraId="50458B33"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Институт машиностроения, материалов и транспорта</w:t>
      </w:r>
    </w:p>
    <w:p w14:paraId="16FA163F" w14:textId="77777777" w:rsidR="00271E29" w:rsidRPr="00837F1D" w:rsidRDefault="00271E29" w:rsidP="00271E29">
      <w:pPr>
        <w:spacing w:after="0" w:line="276"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сшая школа автоматизации и робототехники</w:t>
      </w:r>
    </w:p>
    <w:p w14:paraId="133425E3"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29E3561"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1A72A1C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AB448F2"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15F51F8"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0D859B5"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76F63A96"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5F32716B"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2D36097D"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0D16BE4E" w14:textId="77777777" w:rsidR="00271E29" w:rsidRPr="00837F1D" w:rsidRDefault="00271E29" w:rsidP="00271E29">
      <w:pPr>
        <w:spacing w:after="0" w:line="240" w:lineRule="auto"/>
        <w:jc w:val="center"/>
        <w:rPr>
          <w:rFonts w:ascii="Times New Roman" w:eastAsia="Times New Roman" w:hAnsi="Times New Roman" w:cs="Times New Roman"/>
          <w:b/>
          <w:sz w:val="28"/>
          <w:szCs w:val="28"/>
          <w:lang w:eastAsia="ru-RU"/>
        </w:rPr>
      </w:pPr>
    </w:p>
    <w:p w14:paraId="3C8F6B29" w14:textId="77777777" w:rsidR="00271E29" w:rsidRPr="00837F1D" w:rsidRDefault="00271E29" w:rsidP="00271E29">
      <w:pPr>
        <w:spacing w:after="0" w:line="360" w:lineRule="auto"/>
        <w:jc w:val="center"/>
        <w:rPr>
          <w:rFonts w:ascii="Times New Roman" w:eastAsia="Times New Roman" w:hAnsi="Times New Roman" w:cs="Times New Roman"/>
          <w:b/>
          <w:spacing w:val="62"/>
          <w:sz w:val="32"/>
          <w:szCs w:val="32"/>
          <w:lang w:eastAsia="ru-RU"/>
        </w:rPr>
      </w:pPr>
      <w:r w:rsidRPr="00837F1D">
        <w:rPr>
          <w:rFonts w:ascii="Times New Roman" w:eastAsia="Times New Roman" w:hAnsi="Times New Roman" w:cs="Times New Roman"/>
          <w:b/>
          <w:spacing w:val="62"/>
          <w:sz w:val="32"/>
          <w:szCs w:val="32"/>
          <w:lang w:eastAsia="ru-RU"/>
        </w:rPr>
        <w:t>ОТЧЁТ ПО НАУЧНО-ИССЛЕДОВАТЕЛЬСКОЙ РАБОТЕ</w:t>
      </w:r>
    </w:p>
    <w:p w14:paraId="650EDFE8" w14:textId="77777777" w:rsidR="00271E29" w:rsidRPr="00837F1D" w:rsidRDefault="00271E29" w:rsidP="00271E29">
      <w:pPr>
        <w:spacing w:after="0" w:line="240" w:lineRule="auto"/>
        <w:jc w:val="center"/>
        <w:rPr>
          <w:rFonts w:ascii="Times New Roman" w:eastAsia="Times New Roman" w:hAnsi="Times New Roman" w:cs="Times New Roman"/>
          <w:spacing w:val="62"/>
          <w:sz w:val="28"/>
          <w:szCs w:val="28"/>
          <w:lang w:eastAsia="ru-RU"/>
        </w:rPr>
      </w:pPr>
    </w:p>
    <w:p w14:paraId="06B0A339" w14:textId="5769F1B8" w:rsidR="00271E29" w:rsidRPr="00837F1D" w:rsidRDefault="00C242F1" w:rsidP="00271E29">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 xml:space="preserve">Обзор </w:t>
      </w:r>
      <w:r w:rsidR="00F67AAE">
        <w:rPr>
          <w:rFonts w:ascii="Times New Roman" w:eastAsia="Times New Roman" w:hAnsi="Times New Roman" w:cs="Times New Roman"/>
          <w:sz w:val="28"/>
          <w:szCs w:val="28"/>
          <w:lang w:eastAsia="ru-RU"/>
        </w:rPr>
        <w:t>подходов к разработке</w:t>
      </w:r>
      <w:r w:rsidR="00484067">
        <w:rPr>
          <w:rFonts w:ascii="Times New Roman" w:eastAsia="Times New Roman" w:hAnsi="Times New Roman" w:cs="Times New Roman"/>
          <w:sz w:val="28"/>
          <w:szCs w:val="28"/>
          <w:lang w:eastAsia="ru-RU"/>
        </w:rPr>
        <w:t xml:space="preserve"> алгоритмов</w:t>
      </w:r>
      <w:r>
        <w:rPr>
          <w:rFonts w:ascii="Times New Roman" w:eastAsia="Times New Roman" w:hAnsi="Times New Roman" w:cs="Times New Roman"/>
          <w:sz w:val="28"/>
          <w:szCs w:val="28"/>
          <w:lang w:eastAsia="ru-RU"/>
        </w:rPr>
        <w:t xml:space="preserve"> группового поведения для безэкипажных надводных катеров </w:t>
      </w:r>
    </w:p>
    <w:p w14:paraId="41727050"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5E4B8627"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665EE3"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7C52E05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12753416" w14:textId="77777777" w:rsidR="00271E29" w:rsidRPr="00837F1D" w:rsidRDefault="00271E29" w:rsidP="00271E29">
      <w:pPr>
        <w:spacing w:after="0" w:line="240" w:lineRule="auto"/>
        <w:jc w:val="center"/>
        <w:rPr>
          <w:rFonts w:ascii="Times New Roman" w:eastAsia="Times New Roman" w:hAnsi="Times New Roman" w:cs="Times New Roman"/>
          <w:lang w:eastAsia="ru-RU"/>
        </w:rPr>
      </w:pPr>
    </w:p>
    <w:p w14:paraId="355BF8C0" w14:textId="77777777" w:rsidR="00271E29" w:rsidRPr="00837F1D" w:rsidRDefault="00271E29" w:rsidP="00271E29">
      <w:pPr>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Выполнил</w:t>
      </w:r>
    </w:p>
    <w:p w14:paraId="24629F8A"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удент гр.</w:t>
      </w:r>
      <w:r w:rsidR="004E4ED8" w:rsidRPr="00837F1D">
        <w:t xml:space="preserve"> </w:t>
      </w:r>
      <w:r w:rsidR="004E4ED8" w:rsidRPr="00837F1D">
        <w:rPr>
          <w:rFonts w:ascii="Times New Roman" w:eastAsia="Times New Roman" w:hAnsi="Times New Roman" w:cs="Times New Roman"/>
          <w:sz w:val="28"/>
          <w:szCs w:val="28"/>
          <w:lang w:eastAsia="ru-RU"/>
        </w:rPr>
        <w:t>3331506/60401</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t>Д.Д. Сидоренко</w:t>
      </w:r>
    </w:p>
    <w:p w14:paraId="768F370A" w14:textId="77777777" w:rsidR="00271E29" w:rsidRPr="00837F1D" w:rsidRDefault="00271E29" w:rsidP="00271E29">
      <w:pPr>
        <w:spacing w:before="240"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Руководитель</w:t>
      </w:r>
    </w:p>
    <w:p w14:paraId="6F3F6687"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тарший преподаватель</w:t>
      </w:r>
      <w:r w:rsidRPr="00837F1D">
        <w:rPr>
          <w:rFonts w:ascii="Times New Roman" w:eastAsia="Times New Roman" w:hAnsi="Times New Roman" w:cs="Times New Roman"/>
          <w:sz w:val="28"/>
          <w:szCs w:val="28"/>
          <w:lang w:eastAsia="ru-RU"/>
        </w:rPr>
        <w:tab/>
        <w:t>&lt;</w:t>
      </w:r>
      <w:r w:rsidRPr="00837F1D">
        <w:rPr>
          <w:rFonts w:ascii="Times New Roman" w:eastAsia="Times New Roman" w:hAnsi="Times New Roman" w:cs="Times New Roman"/>
          <w:i/>
          <w:sz w:val="28"/>
          <w:szCs w:val="28"/>
          <w:lang w:eastAsia="ru-RU"/>
        </w:rPr>
        <w:t>подпись</w:t>
      </w:r>
      <w:r w:rsidRPr="00837F1D">
        <w:rPr>
          <w:rFonts w:ascii="Times New Roman" w:eastAsia="Times New Roman" w:hAnsi="Times New Roman" w:cs="Times New Roman"/>
          <w:sz w:val="28"/>
          <w:szCs w:val="28"/>
          <w:lang w:eastAsia="ru-RU"/>
        </w:rPr>
        <w:t>&gt;</w:t>
      </w:r>
      <w:r w:rsidRPr="00837F1D">
        <w:rPr>
          <w:rFonts w:ascii="Times New Roman" w:eastAsia="Times New Roman" w:hAnsi="Times New Roman" w:cs="Times New Roman"/>
          <w:sz w:val="28"/>
          <w:szCs w:val="28"/>
          <w:lang w:eastAsia="ru-RU"/>
        </w:rPr>
        <w:tab/>
        <w:t>А.С. Габриель</w:t>
      </w:r>
    </w:p>
    <w:p w14:paraId="6E4D3875"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237BE49B"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1A1BBB93" w14:textId="77777777" w:rsidR="00271E29" w:rsidRPr="00837F1D" w:rsidRDefault="00271E29" w:rsidP="00271E29">
      <w:pPr>
        <w:tabs>
          <w:tab w:val="left" w:pos="3960"/>
          <w:tab w:val="left" w:pos="6840"/>
        </w:tabs>
        <w:spacing w:after="0" w:line="240" w:lineRule="auto"/>
        <w:ind w:left="1134" w:hanging="1134"/>
        <w:rPr>
          <w:rFonts w:ascii="Times New Roman" w:eastAsia="Times New Roman" w:hAnsi="Times New Roman" w:cs="Times New Roman"/>
          <w:b/>
          <w:sz w:val="28"/>
          <w:szCs w:val="28"/>
          <w:lang w:eastAsia="ru-RU"/>
        </w:rPr>
      </w:pPr>
    </w:p>
    <w:p w14:paraId="34F7A4DC"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B7C5714" w14:textId="244F39D7" w:rsidR="00271E29" w:rsidRPr="00837F1D" w:rsidRDefault="00271E29" w:rsidP="00271E29">
      <w:pPr>
        <w:tabs>
          <w:tab w:val="left" w:pos="3960"/>
          <w:tab w:val="left" w:pos="6840"/>
        </w:tabs>
        <w:spacing w:after="0" w:line="240" w:lineRule="auto"/>
        <w:ind w:left="1134"/>
        <w:jc w:val="right"/>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___» __________ 20</w:t>
      </w:r>
      <w:r w:rsidR="004E15DE" w:rsidRPr="00837F1D">
        <w:rPr>
          <w:rFonts w:ascii="Times New Roman" w:eastAsia="Times New Roman" w:hAnsi="Times New Roman" w:cs="Times New Roman"/>
          <w:sz w:val="28"/>
          <w:szCs w:val="28"/>
          <w:lang w:eastAsia="ru-RU"/>
        </w:rPr>
        <w:t>2</w:t>
      </w:r>
      <w:r w:rsidR="00484067">
        <w:rPr>
          <w:rFonts w:ascii="Times New Roman" w:eastAsia="Times New Roman" w:hAnsi="Times New Roman" w:cs="Times New Roman"/>
          <w:sz w:val="28"/>
          <w:szCs w:val="28"/>
          <w:lang w:eastAsia="ru-RU"/>
        </w:rPr>
        <w:t>2</w:t>
      </w:r>
      <w:r w:rsidRPr="00837F1D">
        <w:rPr>
          <w:rFonts w:ascii="Times New Roman" w:eastAsia="Times New Roman" w:hAnsi="Times New Roman" w:cs="Times New Roman"/>
          <w:sz w:val="28"/>
          <w:szCs w:val="28"/>
          <w:lang w:eastAsia="ru-RU"/>
        </w:rPr>
        <w:t xml:space="preserve"> г.</w:t>
      </w:r>
    </w:p>
    <w:p w14:paraId="0C2554DD"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F35576A"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C6728AC" w14:textId="355871E2"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D15CAF0" w14:textId="681718E0"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59223259" w14:textId="77777777" w:rsidR="007C178B" w:rsidRPr="00837F1D"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C8FF392"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98024DE" w14:textId="77777777" w:rsidR="00271E29" w:rsidRPr="00837F1D"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74134A29" w14:textId="77777777" w:rsidR="00271E29" w:rsidRPr="00837F1D" w:rsidRDefault="00271E29" w:rsidP="00271E29">
      <w:pPr>
        <w:spacing w:after="0" w:line="36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Санкт-Петербург</w:t>
      </w:r>
    </w:p>
    <w:p w14:paraId="23110E38" w14:textId="2C1AE03E" w:rsidR="00271E29" w:rsidRPr="00837F1D" w:rsidRDefault="00271E29" w:rsidP="00271E29">
      <w:pPr>
        <w:spacing w:after="0" w:line="240" w:lineRule="auto"/>
        <w:jc w:val="center"/>
        <w:rPr>
          <w:rFonts w:ascii="Times New Roman" w:eastAsia="Times New Roman" w:hAnsi="Times New Roman" w:cs="Times New Roman"/>
          <w:sz w:val="28"/>
          <w:szCs w:val="28"/>
          <w:lang w:eastAsia="ru-RU"/>
        </w:rPr>
      </w:pPr>
      <w:r w:rsidRPr="00837F1D">
        <w:rPr>
          <w:rFonts w:ascii="Times New Roman" w:eastAsia="Times New Roman" w:hAnsi="Times New Roman" w:cs="Times New Roman"/>
          <w:sz w:val="28"/>
          <w:szCs w:val="28"/>
          <w:lang w:eastAsia="ru-RU"/>
        </w:rPr>
        <w:t>20</w:t>
      </w:r>
      <w:r w:rsidR="00083F9B" w:rsidRPr="00837F1D">
        <w:rPr>
          <w:rFonts w:ascii="Times New Roman" w:eastAsia="Times New Roman" w:hAnsi="Times New Roman" w:cs="Times New Roman"/>
          <w:sz w:val="28"/>
          <w:szCs w:val="28"/>
          <w:lang w:eastAsia="ru-RU"/>
        </w:rPr>
        <w:t>2</w:t>
      </w:r>
      <w:r w:rsidR="00484067">
        <w:rPr>
          <w:rFonts w:ascii="Times New Roman" w:eastAsia="Times New Roman" w:hAnsi="Times New Roman" w:cs="Times New Roman"/>
          <w:sz w:val="28"/>
          <w:szCs w:val="28"/>
          <w:lang w:eastAsia="ru-RU"/>
        </w:rPr>
        <w:t>2</w:t>
      </w:r>
    </w:p>
    <w:p w14:paraId="605B2F9E" w14:textId="77777777" w:rsidR="000F6354" w:rsidRPr="00837F1D" w:rsidRDefault="000F6354" w:rsidP="00271E29">
      <w:pPr>
        <w:widowControl w:val="0"/>
        <w:jc w:val="center"/>
        <w:rPr>
          <w:rFonts w:ascii="Times New Roman" w:hAnsi="Times New Roman"/>
          <w:sz w:val="28"/>
          <w:szCs w:val="28"/>
        </w:rPr>
      </w:pPr>
      <w:r w:rsidRPr="00837F1D">
        <w:rPr>
          <w:rFonts w:ascii="Times New Roman" w:hAnsi="Times New Roman"/>
          <w:sz w:val="28"/>
          <w:szCs w:val="28"/>
        </w:rPr>
        <w:br w:type="page"/>
      </w:r>
    </w:p>
    <w:p w14:paraId="253E9FDC" w14:textId="77777777" w:rsidR="000E6A6C" w:rsidRPr="00837F1D" w:rsidRDefault="000E6A6C" w:rsidP="00FD184B">
      <w:pPr>
        <w:spacing w:line="360" w:lineRule="auto"/>
        <w:jc w:val="center"/>
        <w:rPr>
          <w:rFonts w:ascii="Times New Roman" w:hAnsi="Times New Roman" w:cs="Times New Roman"/>
          <w:b/>
          <w:sz w:val="28"/>
          <w:szCs w:val="28"/>
        </w:rPr>
      </w:pPr>
      <w:r w:rsidRPr="00837F1D">
        <w:rPr>
          <w:rFonts w:ascii="Times New Roman" w:hAnsi="Times New Roman" w:cs="Times New Roman"/>
          <w:b/>
          <w:sz w:val="28"/>
          <w:szCs w:val="28"/>
        </w:rPr>
        <w:lastRenderedPageBreak/>
        <w:t>Реферат</w:t>
      </w:r>
    </w:p>
    <w:p w14:paraId="6E877E21" w14:textId="7F41C8BC" w:rsidR="00510D71" w:rsidRPr="00837F1D" w:rsidRDefault="000C4EAC" w:rsidP="00510D71">
      <w:pPr>
        <w:pStyle w:val="a4"/>
      </w:pPr>
      <w:r w:rsidRPr="00837F1D">
        <w:t xml:space="preserve">На </w:t>
      </w:r>
      <w:r w:rsidR="00AE7610" w:rsidRPr="00837F1D">
        <w:t>2</w:t>
      </w:r>
      <w:r w:rsidR="00F67AAE">
        <w:rPr>
          <w:lang w:val="en-US"/>
        </w:rPr>
        <w:t>4</w:t>
      </w:r>
      <w:r w:rsidR="00510D71" w:rsidRPr="00837F1D">
        <w:t xml:space="preserve"> с., </w:t>
      </w:r>
      <w:r w:rsidR="00AE7610" w:rsidRPr="00837F1D">
        <w:t>1</w:t>
      </w:r>
      <w:r w:rsidR="00F67AAE">
        <w:rPr>
          <w:lang w:val="en-US"/>
        </w:rPr>
        <w:t>0</w:t>
      </w:r>
      <w:r w:rsidR="00510D71" w:rsidRPr="00837F1D">
        <w:t xml:space="preserve"> рисунков</w:t>
      </w:r>
    </w:p>
    <w:p w14:paraId="0A495C23" w14:textId="00227E9D" w:rsidR="00AE7610" w:rsidRPr="00837F1D" w:rsidRDefault="007C178B" w:rsidP="007A70FA">
      <w:pPr>
        <w:pStyle w:val="a4"/>
      </w:pPr>
      <w:r w:rsidRPr="00837F1D">
        <w:t>.</w:t>
      </w:r>
    </w:p>
    <w:p w14:paraId="790CB386" w14:textId="1E1F662F" w:rsidR="00977071" w:rsidRPr="00837F1D" w:rsidRDefault="00977071" w:rsidP="007A70FA">
      <w:pPr>
        <w:pStyle w:val="a4"/>
      </w:pPr>
      <w:r w:rsidRPr="00837F1D">
        <w:br w:type="page"/>
      </w:r>
    </w:p>
    <w:p w14:paraId="0782F8DB" w14:textId="7231F508" w:rsidR="00AE7610" w:rsidRPr="00837F1D" w:rsidRDefault="00AE7610" w:rsidP="00AE7610">
      <w:pPr>
        <w:pStyle w:val="a4"/>
      </w:pPr>
      <w:r w:rsidRPr="00837F1D">
        <w:lastRenderedPageBreak/>
        <w:t>Содержание</w:t>
      </w:r>
    </w:p>
    <w:p w14:paraId="086A81A4" w14:textId="57C08E20" w:rsidR="00952BCC" w:rsidRDefault="00405854">
      <w:pPr>
        <w:pStyle w:val="12"/>
        <w:tabs>
          <w:tab w:val="right" w:leader="dot" w:pos="9345"/>
        </w:tabs>
        <w:rPr>
          <w:rFonts w:asciiTheme="minorHAnsi" w:eastAsiaTheme="minorEastAsia" w:hAnsiTheme="minorHAnsi"/>
          <w:noProof/>
          <w:sz w:val="22"/>
          <w:lang w:eastAsia="ru-RU"/>
        </w:rPr>
      </w:pPr>
      <w:r>
        <w:fldChar w:fldCharType="begin"/>
      </w:r>
      <w:r>
        <w:instrText xml:space="preserve"> TOC \h \z \t "МойЗаголовок;1;МойЗагБезНомера;1;МойПодзаголовок;2;МойПриложение;1" </w:instrText>
      </w:r>
      <w:r>
        <w:fldChar w:fldCharType="separate"/>
      </w:r>
      <w:hyperlink w:anchor="_Toc93673145" w:history="1">
        <w:r w:rsidR="00952BCC" w:rsidRPr="00F1489D">
          <w:rPr>
            <w:rStyle w:val="a9"/>
            <w:noProof/>
          </w:rPr>
          <w:t>Введение</w:t>
        </w:r>
        <w:r w:rsidR="00952BCC">
          <w:rPr>
            <w:noProof/>
            <w:webHidden/>
          </w:rPr>
          <w:tab/>
        </w:r>
        <w:r w:rsidR="00952BCC">
          <w:rPr>
            <w:noProof/>
            <w:webHidden/>
          </w:rPr>
          <w:fldChar w:fldCharType="begin"/>
        </w:r>
        <w:r w:rsidR="00952BCC">
          <w:rPr>
            <w:noProof/>
            <w:webHidden/>
          </w:rPr>
          <w:instrText xml:space="preserve"> PAGEREF _Toc93673145 \h </w:instrText>
        </w:r>
        <w:r w:rsidR="00952BCC">
          <w:rPr>
            <w:noProof/>
            <w:webHidden/>
          </w:rPr>
        </w:r>
        <w:r w:rsidR="00952BCC">
          <w:rPr>
            <w:noProof/>
            <w:webHidden/>
          </w:rPr>
          <w:fldChar w:fldCharType="separate"/>
        </w:r>
        <w:r w:rsidR="00952BCC">
          <w:rPr>
            <w:noProof/>
            <w:webHidden/>
          </w:rPr>
          <w:t>5</w:t>
        </w:r>
        <w:r w:rsidR="00952BCC">
          <w:rPr>
            <w:noProof/>
            <w:webHidden/>
          </w:rPr>
          <w:fldChar w:fldCharType="end"/>
        </w:r>
      </w:hyperlink>
    </w:p>
    <w:p w14:paraId="78FC1D88" w14:textId="46C24631" w:rsidR="00952BCC" w:rsidRDefault="00952BCC">
      <w:pPr>
        <w:pStyle w:val="12"/>
        <w:tabs>
          <w:tab w:val="left" w:pos="440"/>
          <w:tab w:val="right" w:leader="dot" w:pos="9345"/>
        </w:tabs>
        <w:rPr>
          <w:rFonts w:asciiTheme="minorHAnsi" w:eastAsiaTheme="minorEastAsia" w:hAnsiTheme="minorHAnsi"/>
          <w:noProof/>
          <w:sz w:val="22"/>
          <w:lang w:eastAsia="ru-RU"/>
        </w:rPr>
      </w:pPr>
      <w:hyperlink w:anchor="_Toc93673146" w:history="1">
        <w:r w:rsidRPr="00F1489D">
          <w:rPr>
            <w:rStyle w:val="a9"/>
            <w:noProof/>
          </w:rPr>
          <w:t>1</w:t>
        </w:r>
        <w:r>
          <w:rPr>
            <w:rFonts w:asciiTheme="minorHAnsi" w:eastAsiaTheme="minorEastAsia" w:hAnsiTheme="minorHAnsi"/>
            <w:noProof/>
            <w:sz w:val="22"/>
            <w:lang w:eastAsia="ru-RU"/>
          </w:rPr>
          <w:tab/>
        </w:r>
        <w:r w:rsidRPr="00F1489D">
          <w:rPr>
            <w:rStyle w:val="a9"/>
            <w:noProof/>
          </w:rPr>
          <w:t xml:space="preserve">Существующие проекты </w:t>
        </w:r>
        <w:r w:rsidRPr="00F1489D">
          <w:rPr>
            <w:rStyle w:val="a9"/>
            <w:noProof/>
            <w:lang w:val="en-US"/>
          </w:rPr>
          <w:t>USV</w:t>
        </w:r>
        <w:r>
          <w:rPr>
            <w:noProof/>
            <w:webHidden/>
          </w:rPr>
          <w:tab/>
        </w:r>
        <w:r>
          <w:rPr>
            <w:noProof/>
            <w:webHidden/>
          </w:rPr>
          <w:fldChar w:fldCharType="begin"/>
        </w:r>
        <w:r>
          <w:rPr>
            <w:noProof/>
            <w:webHidden/>
          </w:rPr>
          <w:instrText xml:space="preserve"> PAGEREF _Toc93673146 \h </w:instrText>
        </w:r>
        <w:r>
          <w:rPr>
            <w:noProof/>
            <w:webHidden/>
          </w:rPr>
        </w:r>
        <w:r>
          <w:rPr>
            <w:noProof/>
            <w:webHidden/>
          </w:rPr>
          <w:fldChar w:fldCharType="separate"/>
        </w:r>
        <w:r>
          <w:rPr>
            <w:noProof/>
            <w:webHidden/>
          </w:rPr>
          <w:t>6</w:t>
        </w:r>
        <w:r>
          <w:rPr>
            <w:noProof/>
            <w:webHidden/>
          </w:rPr>
          <w:fldChar w:fldCharType="end"/>
        </w:r>
      </w:hyperlink>
    </w:p>
    <w:p w14:paraId="7B05EA01" w14:textId="3E769020" w:rsidR="00952BCC" w:rsidRDefault="00952BCC">
      <w:pPr>
        <w:pStyle w:val="21"/>
        <w:tabs>
          <w:tab w:val="left" w:pos="880"/>
          <w:tab w:val="right" w:leader="dot" w:pos="9345"/>
        </w:tabs>
        <w:rPr>
          <w:rFonts w:asciiTheme="minorHAnsi" w:eastAsiaTheme="minorEastAsia" w:hAnsiTheme="minorHAnsi"/>
          <w:noProof/>
          <w:sz w:val="22"/>
          <w:lang w:eastAsia="ru-RU"/>
        </w:rPr>
      </w:pPr>
      <w:hyperlink w:anchor="_Toc93673147" w:history="1">
        <w:r w:rsidRPr="00F1489D">
          <w:rPr>
            <w:rStyle w:val="a9"/>
            <w:noProof/>
          </w:rPr>
          <w:t>1.1</w:t>
        </w:r>
        <w:r>
          <w:rPr>
            <w:rFonts w:asciiTheme="minorHAnsi" w:eastAsiaTheme="minorEastAsia" w:hAnsiTheme="minorHAnsi"/>
            <w:noProof/>
            <w:sz w:val="22"/>
            <w:lang w:eastAsia="ru-RU"/>
          </w:rPr>
          <w:tab/>
        </w:r>
        <w:r w:rsidRPr="00F1489D">
          <w:rPr>
            <w:rStyle w:val="a9"/>
            <w:noProof/>
            <w:lang w:val="en-US"/>
          </w:rPr>
          <w:t>Autosea</w:t>
        </w:r>
        <w:r>
          <w:rPr>
            <w:noProof/>
            <w:webHidden/>
          </w:rPr>
          <w:tab/>
        </w:r>
        <w:r>
          <w:rPr>
            <w:noProof/>
            <w:webHidden/>
          </w:rPr>
          <w:fldChar w:fldCharType="begin"/>
        </w:r>
        <w:r>
          <w:rPr>
            <w:noProof/>
            <w:webHidden/>
          </w:rPr>
          <w:instrText xml:space="preserve"> PAGEREF _Toc93673147 \h </w:instrText>
        </w:r>
        <w:r>
          <w:rPr>
            <w:noProof/>
            <w:webHidden/>
          </w:rPr>
        </w:r>
        <w:r>
          <w:rPr>
            <w:noProof/>
            <w:webHidden/>
          </w:rPr>
          <w:fldChar w:fldCharType="separate"/>
        </w:r>
        <w:r>
          <w:rPr>
            <w:noProof/>
            <w:webHidden/>
          </w:rPr>
          <w:t>6</w:t>
        </w:r>
        <w:r>
          <w:rPr>
            <w:noProof/>
            <w:webHidden/>
          </w:rPr>
          <w:fldChar w:fldCharType="end"/>
        </w:r>
      </w:hyperlink>
    </w:p>
    <w:p w14:paraId="2CEF3574" w14:textId="0F0FFFCA" w:rsidR="00952BCC" w:rsidRDefault="00952BCC">
      <w:pPr>
        <w:pStyle w:val="21"/>
        <w:tabs>
          <w:tab w:val="left" w:pos="880"/>
          <w:tab w:val="right" w:leader="dot" w:pos="9345"/>
        </w:tabs>
        <w:rPr>
          <w:rFonts w:asciiTheme="minorHAnsi" w:eastAsiaTheme="minorEastAsia" w:hAnsiTheme="minorHAnsi"/>
          <w:noProof/>
          <w:sz w:val="22"/>
          <w:lang w:eastAsia="ru-RU"/>
        </w:rPr>
      </w:pPr>
      <w:hyperlink w:anchor="_Toc93673148" w:history="1">
        <w:r w:rsidRPr="00F1489D">
          <w:rPr>
            <w:rStyle w:val="a9"/>
            <w:noProof/>
          </w:rPr>
          <w:t>1.2</w:t>
        </w:r>
        <w:r>
          <w:rPr>
            <w:rFonts w:asciiTheme="minorHAnsi" w:eastAsiaTheme="minorEastAsia" w:hAnsiTheme="minorHAnsi"/>
            <w:noProof/>
            <w:sz w:val="22"/>
            <w:lang w:eastAsia="ru-RU"/>
          </w:rPr>
          <w:tab/>
        </w:r>
        <w:r w:rsidRPr="00F1489D">
          <w:rPr>
            <w:rStyle w:val="a9"/>
            <w:noProof/>
            <w:lang w:val="en-US"/>
          </w:rPr>
          <w:t>Yara Birkeland</w:t>
        </w:r>
        <w:r>
          <w:rPr>
            <w:noProof/>
            <w:webHidden/>
          </w:rPr>
          <w:tab/>
        </w:r>
        <w:r>
          <w:rPr>
            <w:noProof/>
            <w:webHidden/>
          </w:rPr>
          <w:fldChar w:fldCharType="begin"/>
        </w:r>
        <w:r>
          <w:rPr>
            <w:noProof/>
            <w:webHidden/>
          </w:rPr>
          <w:instrText xml:space="preserve"> PAGEREF _Toc93673148 \h </w:instrText>
        </w:r>
        <w:r>
          <w:rPr>
            <w:noProof/>
            <w:webHidden/>
          </w:rPr>
        </w:r>
        <w:r>
          <w:rPr>
            <w:noProof/>
            <w:webHidden/>
          </w:rPr>
          <w:fldChar w:fldCharType="separate"/>
        </w:r>
        <w:r>
          <w:rPr>
            <w:noProof/>
            <w:webHidden/>
          </w:rPr>
          <w:t>6</w:t>
        </w:r>
        <w:r>
          <w:rPr>
            <w:noProof/>
            <w:webHidden/>
          </w:rPr>
          <w:fldChar w:fldCharType="end"/>
        </w:r>
      </w:hyperlink>
    </w:p>
    <w:p w14:paraId="6FE27E2D" w14:textId="53E2FA44" w:rsidR="00952BCC" w:rsidRDefault="00952BCC">
      <w:pPr>
        <w:pStyle w:val="21"/>
        <w:tabs>
          <w:tab w:val="left" w:pos="880"/>
          <w:tab w:val="right" w:leader="dot" w:pos="9345"/>
        </w:tabs>
        <w:rPr>
          <w:rFonts w:asciiTheme="minorHAnsi" w:eastAsiaTheme="minorEastAsia" w:hAnsiTheme="minorHAnsi"/>
          <w:noProof/>
          <w:sz w:val="22"/>
          <w:lang w:eastAsia="ru-RU"/>
        </w:rPr>
      </w:pPr>
      <w:hyperlink w:anchor="_Toc93673149" w:history="1">
        <w:r w:rsidRPr="00F1489D">
          <w:rPr>
            <w:rStyle w:val="a9"/>
            <w:noProof/>
            <w:lang w:val="en-US"/>
          </w:rPr>
          <w:t>1.3</w:t>
        </w:r>
        <w:r>
          <w:rPr>
            <w:rFonts w:asciiTheme="minorHAnsi" w:eastAsiaTheme="minorEastAsia" w:hAnsiTheme="minorHAnsi"/>
            <w:noProof/>
            <w:sz w:val="22"/>
            <w:lang w:eastAsia="ru-RU"/>
          </w:rPr>
          <w:tab/>
        </w:r>
        <w:r w:rsidRPr="00F1489D">
          <w:rPr>
            <w:rStyle w:val="a9"/>
            <w:noProof/>
            <w:lang w:val="en-US"/>
          </w:rPr>
          <w:t>AAWA (Advanced Autonomous Waterborne Application Initiative)</w:t>
        </w:r>
        <w:r>
          <w:rPr>
            <w:noProof/>
            <w:webHidden/>
          </w:rPr>
          <w:tab/>
        </w:r>
        <w:r>
          <w:rPr>
            <w:noProof/>
            <w:webHidden/>
          </w:rPr>
          <w:fldChar w:fldCharType="begin"/>
        </w:r>
        <w:r>
          <w:rPr>
            <w:noProof/>
            <w:webHidden/>
          </w:rPr>
          <w:instrText xml:space="preserve"> PAGEREF _Toc93673149 \h </w:instrText>
        </w:r>
        <w:r>
          <w:rPr>
            <w:noProof/>
            <w:webHidden/>
          </w:rPr>
        </w:r>
        <w:r>
          <w:rPr>
            <w:noProof/>
            <w:webHidden/>
          </w:rPr>
          <w:fldChar w:fldCharType="separate"/>
        </w:r>
        <w:r>
          <w:rPr>
            <w:noProof/>
            <w:webHidden/>
          </w:rPr>
          <w:t>7</w:t>
        </w:r>
        <w:r>
          <w:rPr>
            <w:noProof/>
            <w:webHidden/>
          </w:rPr>
          <w:fldChar w:fldCharType="end"/>
        </w:r>
      </w:hyperlink>
    </w:p>
    <w:p w14:paraId="5F0F78C9" w14:textId="73F02188" w:rsidR="00952BCC" w:rsidRDefault="00952BCC">
      <w:pPr>
        <w:pStyle w:val="21"/>
        <w:tabs>
          <w:tab w:val="left" w:pos="880"/>
          <w:tab w:val="right" w:leader="dot" w:pos="9345"/>
        </w:tabs>
        <w:rPr>
          <w:rFonts w:asciiTheme="minorHAnsi" w:eastAsiaTheme="minorEastAsia" w:hAnsiTheme="minorHAnsi"/>
          <w:noProof/>
          <w:sz w:val="22"/>
          <w:lang w:eastAsia="ru-RU"/>
        </w:rPr>
      </w:pPr>
      <w:hyperlink w:anchor="_Toc93673150" w:history="1">
        <w:r w:rsidRPr="00F1489D">
          <w:rPr>
            <w:rStyle w:val="a9"/>
            <w:noProof/>
            <w:lang w:val="en-US"/>
          </w:rPr>
          <w:t>1.4</w:t>
        </w:r>
        <w:r>
          <w:rPr>
            <w:rFonts w:asciiTheme="minorHAnsi" w:eastAsiaTheme="minorEastAsia" w:hAnsiTheme="minorHAnsi"/>
            <w:noProof/>
            <w:sz w:val="22"/>
            <w:lang w:eastAsia="ru-RU"/>
          </w:rPr>
          <w:tab/>
        </w:r>
        <w:r w:rsidRPr="00F1489D">
          <w:rPr>
            <w:rStyle w:val="a9"/>
            <w:noProof/>
            <w:lang w:val="en-US"/>
          </w:rPr>
          <w:t>MUNIN (Maritime Unmanned Navigation through Intelligence in Network)</w:t>
        </w:r>
        <w:r>
          <w:rPr>
            <w:noProof/>
            <w:webHidden/>
          </w:rPr>
          <w:tab/>
        </w:r>
        <w:r>
          <w:rPr>
            <w:noProof/>
            <w:webHidden/>
          </w:rPr>
          <w:fldChar w:fldCharType="begin"/>
        </w:r>
        <w:r>
          <w:rPr>
            <w:noProof/>
            <w:webHidden/>
          </w:rPr>
          <w:instrText xml:space="preserve"> PAGEREF _Toc93673150 \h </w:instrText>
        </w:r>
        <w:r>
          <w:rPr>
            <w:noProof/>
            <w:webHidden/>
          </w:rPr>
        </w:r>
        <w:r>
          <w:rPr>
            <w:noProof/>
            <w:webHidden/>
          </w:rPr>
          <w:fldChar w:fldCharType="separate"/>
        </w:r>
        <w:r>
          <w:rPr>
            <w:noProof/>
            <w:webHidden/>
          </w:rPr>
          <w:t>8</w:t>
        </w:r>
        <w:r>
          <w:rPr>
            <w:noProof/>
            <w:webHidden/>
          </w:rPr>
          <w:fldChar w:fldCharType="end"/>
        </w:r>
      </w:hyperlink>
    </w:p>
    <w:p w14:paraId="6F999B59" w14:textId="24C5F108" w:rsidR="00952BCC" w:rsidRDefault="00952BCC">
      <w:pPr>
        <w:pStyle w:val="21"/>
        <w:tabs>
          <w:tab w:val="left" w:pos="880"/>
          <w:tab w:val="right" w:leader="dot" w:pos="9345"/>
        </w:tabs>
        <w:rPr>
          <w:rFonts w:asciiTheme="minorHAnsi" w:eastAsiaTheme="minorEastAsia" w:hAnsiTheme="minorHAnsi"/>
          <w:noProof/>
          <w:sz w:val="22"/>
          <w:lang w:eastAsia="ru-RU"/>
        </w:rPr>
      </w:pPr>
      <w:hyperlink w:anchor="_Toc93673151" w:history="1">
        <w:r w:rsidRPr="00F1489D">
          <w:rPr>
            <w:rStyle w:val="a9"/>
            <w:noProof/>
          </w:rPr>
          <w:t>1.5</w:t>
        </w:r>
        <w:r>
          <w:rPr>
            <w:rFonts w:asciiTheme="minorHAnsi" w:eastAsiaTheme="minorEastAsia" w:hAnsiTheme="minorHAnsi"/>
            <w:noProof/>
            <w:sz w:val="22"/>
            <w:lang w:eastAsia="ru-RU"/>
          </w:rPr>
          <w:tab/>
        </w:r>
        <w:r w:rsidRPr="00F1489D">
          <w:rPr>
            <w:rStyle w:val="a9"/>
            <w:noProof/>
            <w:lang w:val="en-US"/>
          </w:rPr>
          <w:t>Oceanalpha</w:t>
        </w:r>
        <w:r>
          <w:rPr>
            <w:noProof/>
            <w:webHidden/>
          </w:rPr>
          <w:tab/>
        </w:r>
        <w:r>
          <w:rPr>
            <w:noProof/>
            <w:webHidden/>
          </w:rPr>
          <w:fldChar w:fldCharType="begin"/>
        </w:r>
        <w:r>
          <w:rPr>
            <w:noProof/>
            <w:webHidden/>
          </w:rPr>
          <w:instrText xml:space="preserve"> PAGEREF _Toc93673151 \h </w:instrText>
        </w:r>
        <w:r>
          <w:rPr>
            <w:noProof/>
            <w:webHidden/>
          </w:rPr>
        </w:r>
        <w:r>
          <w:rPr>
            <w:noProof/>
            <w:webHidden/>
          </w:rPr>
          <w:fldChar w:fldCharType="separate"/>
        </w:r>
        <w:r>
          <w:rPr>
            <w:noProof/>
            <w:webHidden/>
          </w:rPr>
          <w:t>8</w:t>
        </w:r>
        <w:r>
          <w:rPr>
            <w:noProof/>
            <w:webHidden/>
          </w:rPr>
          <w:fldChar w:fldCharType="end"/>
        </w:r>
      </w:hyperlink>
    </w:p>
    <w:p w14:paraId="72E9877C" w14:textId="215ACFCC" w:rsidR="00952BCC" w:rsidRDefault="00952BCC">
      <w:pPr>
        <w:pStyle w:val="21"/>
        <w:tabs>
          <w:tab w:val="left" w:pos="880"/>
          <w:tab w:val="right" w:leader="dot" w:pos="9345"/>
        </w:tabs>
        <w:rPr>
          <w:rFonts w:asciiTheme="minorHAnsi" w:eastAsiaTheme="minorEastAsia" w:hAnsiTheme="minorHAnsi"/>
          <w:noProof/>
          <w:sz w:val="22"/>
          <w:lang w:eastAsia="ru-RU"/>
        </w:rPr>
      </w:pPr>
      <w:hyperlink w:anchor="_Toc93673152" w:history="1">
        <w:r w:rsidRPr="00F1489D">
          <w:rPr>
            <w:rStyle w:val="a9"/>
            <w:noProof/>
          </w:rPr>
          <w:t>1.6</w:t>
        </w:r>
        <w:r>
          <w:rPr>
            <w:rFonts w:asciiTheme="minorHAnsi" w:eastAsiaTheme="minorEastAsia" w:hAnsiTheme="minorHAnsi"/>
            <w:noProof/>
            <w:sz w:val="22"/>
            <w:lang w:eastAsia="ru-RU"/>
          </w:rPr>
          <w:tab/>
        </w:r>
        <w:r w:rsidRPr="00F1489D">
          <w:rPr>
            <w:rStyle w:val="a9"/>
            <w:noProof/>
            <w:lang w:val="en-US"/>
          </w:rPr>
          <w:t>Sea Hunter</w:t>
        </w:r>
        <w:r>
          <w:rPr>
            <w:noProof/>
            <w:webHidden/>
          </w:rPr>
          <w:tab/>
        </w:r>
        <w:r>
          <w:rPr>
            <w:noProof/>
            <w:webHidden/>
          </w:rPr>
          <w:fldChar w:fldCharType="begin"/>
        </w:r>
        <w:r>
          <w:rPr>
            <w:noProof/>
            <w:webHidden/>
          </w:rPr>
          <w:instrText xml:space="preserve"> PAGEREF _Toc93673152 \h </w:instrText>
        </w:r>
        <w:r>
          <w:rPr>
            <w:noProof/>
            <w:webHidden/>
          </w:rPr>
        </w:r>
        <w:r>
          <w:rPr>
            <w:noProof/>
            <w:webHidden/>
          </w:rPr>
          <w:fldChar w:fldCharType="separate"/>
        </w:r>
        <w:r>
          <w:rPr>
            <w:noProof/>
            <w:webHidden/>
          </w:rPr>
          <w:t>9</w:t>
        </w:r>
        <w:r>
          <w:rPr>
            <w:noProof/>
            <w:webHidden/>
          </w:rPr>
          <w:fldChar w:fldCharType="end"/>
        </w:r>
      </w:hyperlink>
    </w:p>
    <w:p w14:paraId="03FF9E74" w14:textId="087D1B2A" w:rsidR="00952BCC" w:rsidRDefault="00952BCC">
      <w:pPr>
        <w:pStyle w:val="12"/>
        <w:tabs>
          <w:tab w:val="left" w:pos="440"/>
          <w:tab w:val="right" w:leader="dot" w:pos="9345"/>
        </w:tabs>
        <w:rPr>
          <w:rFonts w:asciiTheme="minorHAnsi" w:eastAsiaTheme="minorEastAsia" w:hAnsiTheme="minorHAnsi"/>
          <w:noProof/>
          <w:sz w:val="22"/>
          <w:lang w:eastAsia="ru-RU"/>
        </w:rPr>
      </w:pPr>
      <w:hyperlink w:anchor="_Toc93673153" w:history="1">
        <w:r w:rsidRPr="00F1489D">
          <w:rPr>
            <w:rStyle w:val="a9"/>
            <w:noProof/>
          </w:rPr>
          <w:t>2</w:t>
        </w:r>
        <w:r>
          <w:rPr>
            <w:rFonts w:asciiTheme="minorHAnsi" w:eastAsiaTheme="minorEastAsia" w:hAnsiTheme="minorHAnsi"/>
            <w:noProof/>
            <w:sz w:val="22"/>
            <w:lang w:eastAsia="ru-RU"/>
          </w:rPr>
          <w:tab/>
        </w:r>
        <w:r w:rsidRPr="00F1489D">
          <w:rPr>
            <w:rStyle w:val="a9"/>
            <w:noProof/>
          </w:rPr>
          <w:t>Децентрализация. Аспекты применения подхода</w:t>
        </w:r>
        <w:r>
          <w:rPr>
            <w:noProof/>
            <w:webHidden/>
          </w:rPr>
          <w:tab/>
        </w:r>
        <w:r>
          <w:rPr>
            <w:noProof/>
            <w:webHidden/>
          </w:rPr>
          <w:fldChar w:fldCharType="begin"/>
        </w:r>
        <w:r>
          <w:rPr>
            <w:noProof/>
            <w:webHidden/>
          </w:rPr>
          <w:instrText xml:space="preserve"> PAGEREF _Toc93673153 \h </w:instrText>
        </w:r>
        <w:r>
          <w:rPr>
            <w:noProof/>
            <w:webHidden/>
          </w:rPr>
        </w:r>
        <w:r>
          <w:rPr>
            <w:noProof/>
            <w:webHidden/>
          </w:rPr>
          <w:fldChar w:fldCharType="separate"/>
        </w:r>
        <w:r>
          <w:rPr>
            <w:noProof/>
            <w:webHidden/>
          </w:rPr>
          <w:t>11</w:t>
        </w:r>
        <w:r>
          <w:rPr>
            <w:noProof/>
            <w:webHidden/>
          </w:rPr>
          <w:fldChar w:fldCharType="end"/>
        </w:r>
      </w:hyperlink>
    </w:p>
    <w:p w14:paraId="006E8C1B" w14:textId="003E45EC" w:rsidR="00952BCC" w:rsidRDefault="00952BCC">
      <w:pPr>
        <w:pStyle w:val="12"/>
        <w:tabs>
          <w:tab w:val="left" w:pos="440"/>
          <w:tab w:val="right" w:leader="dot" w:pos="9345"/>
        </w:tabs>
        <w:rPr>
          <w:rFonts w:asciiTheme="minorHAnsi" w:eastAsiaTheme="minorEastAsia" w:hAnsiTheme="minorHAnsi"/>
          <w:noProof/>
          <w:sz w:val="22"/>
          <w:lang w:eastAsia="ru-RU"/>
        </w:rPr>
      </w:pPr>
      <w:hyperlink w:anchor="_Toc93673154" w:history="1">
        <w:r w:rsidRPr="00F1489D">
          <w:rPr>
            <w:rStyle w:val="a9"/>
            <w:noProof/>
          </w:rPr>
          <w:t>3</w:t>
        </w:r>
        <w:r>
          <w:rPr>
            <w:rFonts w:asciiTheme="minorHAnsi" w:eastAsiaTheme="minorEastAsia" w:hAnsiTheme="minorHAnsi"/>
            <w:noProof/>
            <w:sz w:val="22"/>
            <w:lang w:eastAsia="ru-RU"/>
          </w:rPr>
          <w:tab/>
        </w:r>
        <w:r w:rsidRPr="00F1489D">
          <w:rPr>
            <w:rStyle w:val="a9"/>
            <w:noProof/>
          </w:rPr>
          <w:t>Объединения из нескольких роботов</w:t>
        </w:r>
        <w:r>
          <w:rPr>
            <w:noProof/>
            <w:webHidden/>
          </w:rPr>
          <w:tab/>
        </w:r>
        <w:r>
          <w:rPr>
            <w:noProof/>
            <w:webHidden/>
          </w:rPr>
          <w:fldChar w:fldCharType="begin"/>
        </w:r>
        <w:r>
          <w:rPr>
            <w:noProof/>
            <w:webHidden/>
          </w:rPr>
          <w:instrText xml:space="preserve"> PAGEREF _Toc93673154 \h </w:instrText>
        </w:r>
        <w:r>
          <w:rPr>
            <w:noProof/>
            <w:webHidden/>
          </w:rPr>
        </w:r>
        <w:r>
          <w:rPr>
            <w:noProof/>
            <w:webHidden/>
          </w:rPr>
          <w:fldChar w:fldCharType="separate"/>
        </w:r>
        <w:r>
          <w:rPr>
            <w:noProof/>
            <w:webHidden/>
          </w:rPr>
          <w:t>13</w:t>
        </w:r>
        <w:r>
          <w:rPr>
            <w:noProof/>
            <w:webHidden/>
          </w:rPr>
          <w:fldChar w:fldCharType="end"/>
        </w:r>
      </w:hyperlink>
    </w:p>
    <w:p w14:paraId="2C01919F" w14:textId="17A210AF" w:rsidR="00952BCC" w:rsidRDefault="00952BCC">
      <w:pPr>
        <w:pStyle w:val="12"/>
        <w:tabs>
          <w:tab w:val="left" w:pos="440"/>
          <w:tab w:val="right" w:leader="dot" w:pos="9345"/>
        </w:tabs>
        <w:rPr>
          <w:rFonts w:asciiTheme="minorHAnsi" w:eastAsiaTheme="minorEastAsia" w:hAnsiTheme="minorHAnsi"/>
          <w:noProof/>
          <w:sz w:val="22"/>
          <w:lang w:eastAsia="ru-RU"/>
        </w:rPr>
      </w:pPr>
      <w:hyperlink w:anchor="_Toc93673155" w:history="1">
        <w:r w:rsidRPr="00F1489D">
          <w:rPr>
            <w:rStyle w:val="a9"/>
            <w:noProof/>
          </w:rPr>
          <w:t>4</w:t>
        </w:r>
        <w:r>
          <w:rPr>
            <w:rFonts w:asciiTheme="minorHAnsi" w:eastAsiaTheme="minorEastAsia" w:hAnsiTheme="minorHAnsi"/>
            <w:noProof/>
            <w:sz w:val="22"/>
            <w:lang w:eastAsia="ru-RU"/>
          </w:rPr>
          <w:tab/>
        </w:r>
        <w:r w:rsidRPr="00F1489D">
          <w:rPr>
            <w:rStyle w:val="a9"/>
            <w:noProof/>
          </w:rPr>
          <w:t>Области сканирования</w:t>
        </w:r>
        <w:r>
          <w:rPr>
            <w:noProof/>
            <w:webHidden/>
          </w:rPr>
          <w:tab/>
        </w:r>
        <w:r>
          <w:rPr>
            <w:noProof/>
            <w:webHidden/>
          </w:rPr>
          <w:fldChar w:fldCharType="begin"/>
        </w:r>
        <w:r>
          <w:rPr>
            <w:noProof/>
            <w:webHidden/>
          </w:rPr>
          <w:instrText xml:space="preserve"> PAGEREF _Toc93673155 \h </w:instrText>
        </w:r>
        <w:r>
          <w:rPr>
            <w:noProof/>
            <w:webHidden/>
          </w:rPr>
        </w:r>
        <w:r>
          <w:rPr>
            <w:noProof/>
            <w:webHidden/>
          </w:rPr>
          <w:fldChar w:fldCharType="separate"/>
        </w:r>
        <w:r>
          <w:rPr>
            <w:noProof/>
            <w:webHidden/>
          </w:rPr>
          <w:t>17</w:t>
        </w:r>
        <w:r>
          <w:rPr>
            <w:noProof/>
            <w:webHidden/>
          </w:rPr>
          <w:fldChar w:fldCharType="end"/>
        </w:r>
      </w:hyperlink>
    </w:p>
    <w:p w14:paraId="533C41E0" w14:textId="7BEFE90A" w:rsidR="00952BCC" w:rsidRDefault="00952BCC">
      <w:pPr>
        <w:pStyle w:val="12"/>
        <w:tabs>
          <w:tab w:val="left" w:pos="440"/>
          <w:tab w:val="right" w:leader="dot" w:pos="9345"/>
        </w:tabs>
        <w:rPr>
          <w:rFonts w:asciiTheme="minorHAnsi" w:eastAsiaTheme="minorEastAsia" w:hAnsiTheme="minorHAnsi"/>
          <w:noProof/>
          <w:sz w:val="22"/>
          <w:lang w:eastAsia="ru-RU"/>
        </w:rPr>
      </w:pPr>
      <w:hyperlink w:anchor="_Toc93673156" w:history="1">
        <w:r w:rsidRPr="00F1489D">
          <w:rPr>
            <w:rStyle w:val="a9"/>
            <w:noProof/>
          </w:rPr>
          <w:t>5</w:t>
        </w:r>
        <w:r>
          <w:rPr>
            <w:rFonts w:asciiTheme="minorHAnsi" w:eastAsiaTheme="minorEastAsia" w:hAnsiTheme="minorHAnsi"/>
            <w:noProof/>
            <w:sz w:val="22"/>
            <w:lang w:eastAsia="ru-RU"/>
          </w:rPr>
          <w:tab/>
        </w:r>
        <w:r w:rsidRPr="00F1489D">
          <w:rPr>
            <w:rStyle w:val="a9"/>
            <w:noProof/>
          </w:rPr>
          <w:t>Муравьиный алгоритм</w:t>
        </w:r>
        <w:r>
          <w:rPr>
            <w:noProof/>
            <w:webHidden/>
          </w:rPr>
          <w:tab/>
        </w:r>
        <w:r>
          <w:rPr>
            <w:noProof/>
            <w:webHidden/>
          </w:rPr>
          <w:fldChar w:fldCharType="begin"/>
        </w:r>
        <w:r>
          <w:rPr>
            <w:noProof/>
            <w:webHidden/>
          </w:rPr>
          <w:instrText xml:space="preserve"> PAGEREF _Toc93673156 \h </w:instrText>
        </w:r>
        <w:r>
          <w:rPr>
            <w:noProof/>
            <w:webHidden/>
          </w:rPr>
        </w:r>
        <w:r>
          <w:rPr>
            <w:noProof/>
            <w:webHidden/>
          </w:rPr>
          <w:fldChar w:fldCharType="separate"/>
        </w:r>
        <w:r>
          <w:rPr>
            <w:noProof/>
            <w:webHidden/>
          </w:rPr>
          <w:t>19</w:t>
        </w:r>
        <w:r>
          <w:rPr>
            <w:noProof/>
            <w:webHidden/>
          </w:rPr>
          <w:fldChar w:fldCharType="end"/>
        </w:r>
      </w:hyperlink>
    </w:p>
    <w:p w14:paraId="49B80DCC" w14:textId="5CADAEF2" w:rsidR="00952BCC" w:rsidRDefault="00952BCC">
      <w:pPr>
        <w:pStyle w:val="12"/>
        <w:tabs>
          <w:tab w:val="left" w:pos="440"/>
          <w:tab w:val="right" w:leader="dot" w:pos="9345"/>
        </w:tabs>
        <w:rPr>
          <w:rFonts w:asciiTheme="minorHAnsi" w:eastAsiaTheme="minorEastAsia" w:hAnsiTheme="minorHAnsi"/>
          <w:noProof/>
          <w:sz w:val="22"/>
          <w:lang w:eastAsia="ru-RU"/>
        </w:rPr>
      </w:pPr>
      <w:hyperlink w:anchor="_Toc93673157" w:history="1">
        <w:r w:rsidRPr="00F1489D">
          <w:rPr>
            <w:rStyle w:val="a9"/>
            <w:noProof/>
          </w:rPr>
          <w:t>6</w:t>
        </w:r>
        <w:r>
          <w:rPr>
            <w:rFonts w:asciiTheme="minorHAnsi" w:eastAsiaTheme="minorEastAsia" w:hAnsiTheme="minorHAnsi"/>
            <w:noProof/>
            <w:sz w:val="22"/>
            <w:lang w:eastAsia="ru-RU"/>
          </w:rPr>
          <w:tab/>
        </w:r>
        <w:r w:rsidRPr="00F1489D">
          <w:rPr>
            <w:rStyle w:val="a9"/>
            <w:noProof/>
          </w:rPr>
          <w:t>Понятие и особенности роя. Обзор литературы</w:t>
        </w:r>
        <w:r>
          <w:rPr>
            <w:noProof/>
            <w:webHidden/>
          </w:rPr>
          <w:tab/>
        </w:r>
        <w:r>
          <w:rPr>
            <w:noProof/>
            <w:webHidden/>
          </w:rPr>
          <w:fldChar w:fldCharType="begin"/>
        </w:r>
        <w:r>
          <w:rPr>
            <w:noProof/>
            <w:webHidden/>
          </w:rPr>
          <w:instrText xml:space="preserve"> PAGEREF _Toc93673157 \h </w:instrText>
        </w:r>
        <w:r>
          <w:rPr>
            <w:noProof/>
            <w:webHidden/>
          </w:rPr>
        </w:r>
        <w:r>
          <w:rPr>
            <w:noProof/>
            <w:webHidden/>
          </w:rPr>
          <w:fldChar w:fldCharType="separate"/>
        </w:r>
        <w:r>
          <w:rPr>
            <w:noProof/>
            <w:webHidden/>
          </w:rPr>
          <w:t>20</w:t>
        </w:r>
        <w:r>
          <w:rPr>
            <w:noProof/>
            <w:webHidden/>
          </w:rPr>
          <w:fldChar w:fldCharType="end"/>
        </w:r>
      </w:hyperlink>
    </w:p>
    <w:p w14:paraId="34F61DFB" w14:textId="2CA58C58" w:rsidR="00952BCC" w:rsidRDefault="00952BCC">
      <w:pPr>
        <w:pStyle w:val="12"/>
        <w:tabs>
          <w:tab w:val="left" w:pos="440"/>
          <w:tab w:val="right" w:leader="dot" w:pos="9345"/>
        </w:tabs>
        <w:rPr>
          <w:rFonts w:asciiTheme="minorHAnsi" w:eastAsiaTheme="minorEastAsia" w:hAnsiTheme="minorHAnsi"/>
          <w:noProof/>
          <w:sz w:val="22"/>
          <w:lang w:eastAsia="ru-RU"/>
        </w:rPr>
      </w:pPr>
      <w:hyperlink w:anchor="_Toc93673158" w:history="1">
        <w:r w:rsidRPr="00F1489D">
          <w:rPr>
            <w:rStyle w:val="a9"/>
            <w:noProof/>
          </w:rPr>
          <w:t>7</w:t>
        </w:r>
        <w:r>
          <w:rPr>
            <w:rFonts w:asciiTheme="minorHAnsi" w:eastAsiaTheme="minorEastAsia" w:hAnsiTheme="minorHAnsi"/>
            <w:noProof/>
            <w:sz w:val="22"/>
            <w:lang w:eastAsia="ru-RU"/>
          </w:rPr>
          <w:tab/>
        </w:r>
        <w:r w:rsidRPr="00F1489D">
          <w:rPr>
            <w:rStyle w:val="a9"/>
            <w:noProof/>
          </w:rPr>
          <w:t>Военная перспектива</w:t>
        </w:r>
        <w:r>
          <w:rPr>
            <w:noProof/>
            <w:webHidden/>
          </w:rPr>
          <w:tab/>
        </w:r>
        <w:r>
          <w:rPr>
            <w:noProof/>
            <w:webHidden/>
          </w:rPr>
          <w:fldChar w:fldCharType="begin"/>
        </w:r>
        <w:r>
          <w:rPr>
            <w:noProof/>
            <w:webHidden/>
          </w:rPr>
          <w:instrText xml:space="preserve"> PAGEREF _Toc93673158 \h </w:instrText>
        </w:r>
        <w:r>
          <w:rPr>
            <w:noProof/>
            <w:webHidden/>
          </w:rPr>
        </w:r>
        <w:r>
          <w:rPr>
            <w:noProof/>
            <w:webHidden/>
          </w:rPr>
          <w:fldChar w:fldCharType="separate"/>
        </w:r>
        <w:r>
          <w:rPr>
            <w:noProof/>
            <w:webHidden/>
          </w:rPr>
          <w:t>21</w:t>
        </w:r>
        <w:r>
          <w:rPr>
            <w:noProof/>
            <w:webHidden/>
          </w:rPr>
          <w:fldChar w:fldCharType="end"/>
        </w:r>
      </w:hyperlink>
    </w:p>
    <w:p w14:paraId="60E8FBFA" w14:textId="31F56A0C" w:rsidR="00952BCC" w:rsidRDefault="00952BCC">
      <w:pPr>
        <w:pStyle w:val="12"/>
        <w:tabs>
          <w:tab w:val="right" w:leader="dot" w:pos="9345"/>
        </w:tabs>
        <w:rPr>
          <w:rFonts w:asciiTheme="minorHAnsi" w:eastAsiaTheme="minorEastAsia" w:hAnsiTheme="minorHAnsi"/>
          <w:noProof/>
          <w:sz w:val="22"/>
          <w:lang w:eastAsia="ru-RU"/>
        </w:rPr>
      </w:pPr>
      <w:hyperlink w:anchor="_Toc93673159" w:history="1">
        <w:r w:rsidRPr="00F1489D">
          <w:rPr>
            <w:rStyle w:val="a9"/>
            <w:noProof/>
          </w:rPr>
          <w:t>Вывод</w:t>
        </w:r>
        <w:r>
          <w:rPr>
            <w:noProof/>
            <w:webHidden/>
          </w:rPr>
          <w:tab/>
        </w:r>
        <w:r>
          <w:rPr>
            <w:noProof/>
            <w:webHidden/>
          </w:rPr>
          <w:fldChar w:fldCharType="begin"/>
        </w:r>
        <w:r>
          <w:rPr>
            <w:noProof/>
            <w:webHidden/>
          </w:rPr>
          <w:instrText xml:space="preserve"> PAGEREF _Toc93673159 \h </w:instrText>
        </w:r>
        <w:r>
          <w:rPr>
            <w:noProof/>
            <w:webHidden/>
          </w:rPr>
        </w:r>
        <w:r>
          <w:rPr>
            <w:noProof/>
            <w:webHidden/>
          </w:rPr>
          <w:fldChar w:fldCharType="separate"/>
        </w:r>
        <w:r>
          <w:rPr>
            <w:noProof/>
            <w:webHidden/>
          </w:rPr>
          <w:t>22</w:t>
        </w:r>
        <w:r>
          <w:rPr>
            <w:noProof/>
            <w:webHidden/>
          </w:rPr>
          <w:fldChar w:fldCharType="end"/>
        </w:r>
      </w:hyperlink>
    </w:p>
    <w:p w14:paraId="65177ED5" w14:textId="6BF57BF6" w:rsidR="00952BCC" w:rsidRDefault="00952BCC">
      <w:pPr>
        <w:pStyle w:val="12"/>
        <w:tabs>
          <w:tab w:val="right" w:leader="dot" w:pos="9345"/>
        </w:tabs>
        <w:rPr>
          <w:rFonts w:asciiTheme="minorHAnsi" w:eastAsiaTheme="minorEastAsia" w:hAnsiTheme="minorHAnsi"/>
          <w:noProof/>
          <w:sz w:val="22"/>
          <w:lang w:eastAsia="ru-RU"/>
        </w:rPr>
      </w:pPr>
      <w:hyperlink w:anchor="_Toc93673160" w:history="1">
        <w:r w:rsidRPr="00F1489D">
          <w:rPr>
            <w:rStyle w:val="a9"/>
            <w:noProof/>
          </w:rPr>
          <w:t>Список литературы</w:t>
        </w:r>
        <w:r>
          <w:rPr>
            <w:noProof/>
            <w:webHidden/>
          </w:rPr>
          <w:tab/>
        </w:r>
        <w:r>
          <w:rPr>
            <w:noProof/>
            <w:webHidden/>
          </w:rPr>
          <w:fldChar w:fldCharType="begin"/>
        </w:r>
        <w:r>
          <w:rPr>
            <w:noProof/>
            <w:webHidden/>
          </w:rPr>
          <w:instrText xml:space="preserve"> PAGEREF _Toc93673160 \h </w:instrText>
        </w:r>
        <w:r>
          <w:rPr>
            <w:noProof/>
            <w:webHidden/>
          </w:rPr>
        </w:r>
        <w:r>
          <w:rPr>
            <w:noProof/>
            <w:webHidden/>
          </w:rPr>
          <w:fldChar w:fldCharType="separate"/>
        </w:r>
        <w:r>
          <w:rPr>
            <w:noProof/>
            <w:webHidden/>
          </w:rPr>
          <w:t>23</w:t>
        </w:r>
        <w:r>
          <w:rPr>
            <w:noProof/>
            <w:webHidden/>
          </w:rPr>
          <w:fldChar w:fldCharType="end"/>
        </w:r>
      </w:hyperlink>
    </w:p>
    <w:p w14:paraId="01922A72" w14:textId="5169A97D" w:rsidR="00AE7610" w:rsidRPr="00837F1D" w:rsidRDefault="00405854" w:rsidP="00AE7610">
      <w:pPr>
        <w:pStyle w:val="a4"/>
      </w:pPr>
      <w:r>
        <w:fldChar w:fldCharType="end"/>
      </w:r>
    </w:p>
    <w:p w14:paraId="4C89AE5F" w14:textId="58F343F5" w:rsidR="00AE7610" w:rsidRPr="00837F1D" w:rsidRDefault="00AE7610">
      <w:pPr>
        <w:rPr>
          <w:rFonts w:ascii="Times New Roman" w:hAnsi="Times New Roman"/>
          <w:sz w:val="28"/>
        </w:rPr>
      </w:pPr>
      <w:r w:rsidRPr="00837F1D">
        <w:br w:type="page"/>
      </w:r>
    </w:p>
    <w:p w14:paraId="70653C8E" w14:textId="77777777" w:rsidR="00D12223" w:rsidRPr="00837F1D" w:rsidRDefault="00D12223" w:rsidP="00AE7610">
      <w:pPr>
        <w:pStyle w:val="12"/>
        <w:tabs>
          <w:tab w:val="right" w:leader="dot" w:pos="9345"/>
        </w:tabs>
        <w:rPr>
          <w:rFonts w:cs="Times New Roman"/>
          <w:szCs w:val="28"/>
        </w:rPr>
      </w:pPr>
    </w:p>
    <w:p w14:paraId="371D4DD0" w14:textId="77777777" w:rsidR="002B0CE5" w:rsidRPr="00837F1D" w:rsidRDefault="00D12223" w:rsidP="000C4EAC">
      <w:pPr>
        <w:jc w:val="center"/>
        <w:rPr>
          <w:rFonts w:ascii="Times New Roman" w:hAnsi="Times New Roman" w:cs="Times New Roman"/>
          <w:b/>
          <w:sz w:val="28"/>
          <w:szCs w:val="28"/>
        </w:rPr>
      </w:pPr>
      <w:r w:rsidRPr="00837F1D">
        <w:rPr>
          <w:rFonts w:ascii="Times New Roman" w:hAnsi="Times New Roman" w:cs="Times New Roman"/>
          <w:b/>
          <w:sz w:val="28"/>
          <w:szCs w:val="28"/>
        </w:rPr>
        <w:t>Перечень сокращений и условных обозначений</w:t>
      </w:r>
    </w:p>
    <w:p w14:paraId="7A3EFDCD" w14:textId="77777777" w:rsidR="004F72CC" w:rsidRPr="00837F1D" w:rsidRDefault="004F72CC" w:rsidP="00D12223">
      <w:pPr>
        <w:pStyle w:val="a4"/>
      </w:pPr>
      <w:r w:rsidRPr="00837F1D">
        <w:t>В настоящем отчете по НИР применяются следующие обозначения и сокращения.</w:t>
      </w:r>
    </w:p>
    <w:p w14:paraId="5D9B881F" w14:textId="43713A05" w:rsidR="00D12223" w:rsidRDefault="00AE09DB" w:rsidP="00D12223">
      <w:pPr>
        <w:pStyle w:val="a4"/>
      </w:pPr>
      <w:r w:rsidRPr="00837F1D">
        <w:rPr>
          <w:lang w:val="en-US"/>
        </w:rPr>
        <w:t>USV</w:t>
      </w:r>
      <w:r w:rsidR="00D12223" w:rsidRPr="00837F1D">
        <w:t xml:space="preserve"> – </w:t>
      </w:r>
      <w:r w:rsidRPr="00837F1D">
        <w:rPr>
          <w:lang w:val="en-US"/>
        </w:rPr>
        <w:t>Unmanned</w:t>
      </w:r>
      <w:r w:rsidRPr="00837F1D">
        <w:t xml:space="preserve"> </w:t>
      </w:r>
      <w:r w:rsidRPr="00837F1D">
        <w:rPr>
          <w:lang w:val="en-US"/>
        </w:rPr>
        <w:t>Surface</w:t>
      </w:r>
      <w:r w:rsidRPr="00837F1D">
        <w:t xml:space="preserve"> </w:t>
      </w:r>
      <w:r w:rsidRPr="00837F1D">
        <w:rPr>
          <w:lang w:val="en-US"/>
        </w:rPr>
        <w:t>Vessel</w:t>
      </w:r>
      <w:r w:rsidRPr="00837F1D">
        <w:t xml:space="preserve"> (Безэкипажный надводный аппарат)</w:t>
      </w:r>
    </w:p>
    <w:p w14:paraId="623296EA" w14:textId="5598D948" w:rsidR="00405854" w:rsidRPr="00C242F1" w:rsidRDefault="00405854" w:rsidP="00D12223">
      <w:pPr>
        <w:pStyle w:val="a4"/>
      </w:pPr>
      <w:r>
        <w:rPr>
          <w:lang w:val="en-US"/>
        </w:rPr>
        <w:t>GPS</w:t>
      </w:r>
      <w:r w:rsidRPr="00C242F1">
        <w:t xml:space="preserve"> – </w:t>
      </w:r>
      <w:r>
        <w:rPr>
          <w:lang w:val="en-US"/>
        </w:rPr>
        <w:t>Global</w:t>
      </w:r>
      <w:r w:rsidRPr="00C242F1">
        <w:t xml:space="preserve"> </w:t>
      </w:r>
      <w:r>
        <w:rPr>
          <w:lang w:val="en-US"/>
        </w:rPr>
        <w:t>Position</w:t>
      </w:r>
      <w:r w:rsidRPr="00C242F1">
        <w:t xml:space="preserve"> </w:t>
      </w:r>
      <w:r>
        <w:rPr>
          <w:lang w:val="en-US"/>
        </w:rPr>
        <w:t>System</w:t>
      </w:r>
      <w:r w:rsidRPr="00C242F1">
        <w:t xml:space="preserve"> (</w:t>
      </w:r>
      <w:r>
        <w:t>глобальная</w:t>
      </w:r>
      <w:r w:rsidRPr="00C242F1">
        <w:t xml:space="preserve"> </w:t>
      </w:r>
      <w:r>
        <w:t>система</w:t>
      </w:r>
      <w:r w:rsidRPr="00C242F1">
        <w:t xml:space="preserve"> </w:t>
      </w:r>
      <w:r>
        <w:t>навигации</w:t>
      </w:r>
      <w:r w:rsidRPr="00C242F1">
        <w:t>)</w:t>
      </w:r>
    </w:p>
    <w:p w14:paraId="33D2C684" w14:textId="75C0CA5E" w:rsidR="00F33769" w:rsidRDefault="00F33769" w:rsidP="00D12223">
      <w:pPr>
        <w:pStyle w:val="a4"/>
      </w:pPr>
      <w:r>
        <w:t>БЭК – Безэкипажный катер</w:t>
      </w:r>
    </w:p>
    <w:p w14:paraId="4D999E51" w14:textId="29287C78" w:rsidR="00405854" w:rsidRPr="00837F1D" w:rsidRDefault="004D61EE" w:rsidP="00D12223">
      <w:pPr>
        <w:pStyle w:val="a4"/>
      </w:pPr>
      <w:r>
        <w:t>БПЛА – Бес пилотный летательный аппарат</w:t>
      </w:r>
    </w:p>
    <w:p w14:paraId="1460FD22" w14:textId="77777777" w:rsidR="002B0CE5" w:rsidRPr="00837F1D" w:rsidRDefault="002B0CE5">
      <w:pPr>
        <w:rPr>
          <w:rFonts w:ascii="Times New Roman" w:hAnsi="Times New Roman" w:cs="Times New Roman"/>
          <w:sz w:val="28"/>
          <w:szCs w:val="28"/>
        </w:rPr>
      </w:pPr>
      <w:r w:rsidRPr="00837F1D">
        <w:br w:type="page"/>
      </w:r>
    </w:p>
    <w:p w14:paraId="67DBAB02" w14:textId="77777777" w:rsidR="002B0CE5" w:rsidRPr="00837F1D" w:rsidRDefault="002B0CE5" w:rsidP="007A70FA">
      <w:pPr>
        <w:pStyle w:val="ab"/>
      </w:pPr>
      <w:bookmarkStart w:id="0" w:name="_Toc61913889"/>
      <w:bookmarkStart w:id="1" w:name="_Toc75546934"/>
      <w:bookmarkStart w:id="2" w:name="_Toc93673145"/>
      <w:r w:rsidRPr="00837F1D">
        <w:lastRenderedPageBreak/>
        <w:t>Введение</w:t>
      </w:r>
      <w:bookmarkEnd w:id="0"/>
      <w:bookmarkEnd w:id="1"/>
      <w:bookmarkEnd w:id="2"/>
    </w:p>
    <w:p w14:paraId="6E64B7B7" w14:textId="65197758" w:rsidR="00C242F1" w:rsidRDefault="000E7194" w:rsidP="00C242F1">
      <w:pPr>
        <w:pStyle w:val="a4"/>
      </w:pPr>
      <w:r>
        <w:t>Разработка безэкипажных надводных судов (</w:t>
      </w:r>
      <w:r>
        <w:rPr>
          <w:lang w:val="en-US"/>
        </w:rPr>
        <w:t>USV</w:t>
      </w:r>
      <w:r>
        <w:t xml:space="preserve">) ведется для </w:t>
      </w:r>
      <w:r w:rsidR="009231A6">
        <w:t>решения</w:t>
      </w:r>
      <w:r>
        <w:t xml:space="preserve"> задач как военного, так и гражданского флотов. Для военных целей ведутся разработки в области атакующих, обороняющихся и разведывательных судов. </w:t>
      </w:r>
    </w:p>
    <w:p w14:paraId="095ED94B" w14:textId="32985C2A" w:rsidR="000E7194" w:rsidRDefault="000E7194" w:rsidP="00C242F1">
      <w:pPr>
        <w:pStyle w:val="a4"/>
      </w:pPr>
      <w:r>
        <w:t xml:space="preserve">В области гражданского судостроения </w:t>
      </w:r>
      <w:r w:rsidR="009231A6">
        <w:t>зачёт</w:t>
      </w:r>
      <w:r>
        <w:t xml:space="preserve"> </w:t>
      </w:r>
      <w:r>
        <w:rPr>
          <w:lang w:val="en-US"/>
        </w:rPr>
        <w:t>USV</w:t>
      </w:r>
      <w:r w:rsidRPr="000E7194">
        <w:t xml:space="preserve"> </w:t>
      </w:r>
      <w:r>
        <w:t>решаются следующий список задач:</w:t>
      </w:r>
    </w:p>
    <w:p w14:paraId="3A2A064C" w14:textId="4BACCA7F" w:rsidR="000E7194" w:rsidRDefault="000E7194" w:rsidP="00952BCC">
      <w:pPr>
        <w:pStyle w:val="a4"/>
        <w:numPr>
          <w:ilvl w:val="0"/>
          <w:numId w:val="18"/>
        </w:numPr>
      </w:pPr>
      <w:r>
        <w:t>Коммерческие перевозки грузов и людей;</w:t>
      </w:r>
    </w:p>
    <w:p w14:paraId="6DD1556B" w14:textId="71CF770A" w:rsidR="000E7194" w:rsidRDefault="000E7194" w:rsidP="00952BCC">
      <w:pPr>
        <w:pStyle w:val="a4"/>
        <w:numPr>
          <w:ilvl w:val="0"/>
          <w:numId w:val="18"/>
        </w:numPr>
      </w:pPr>
      <w:r>
        <w:t>Исследование и картирование океана</w:t>
      </w:r>
      <w:r w:rsidR="00952BCC">
        <w:rPr>
          <w:lang w:val="en-US"/>
        </w:rPr>
        <w:t>;</w:t>
      </w:r>
    </w:p>
    <w:p w14:paraId="5CFBB397" w14:textId="2B9AEEFF" w:rsidR="00A75069" w:rsidRDefault="00A75069" w:rsidP="00952BCC">
      <w:pPr>
        <w:pStyle w:val="a4"/>
        <w:numPr>
          <w:ilvl w:val="0"/>
          <w:numId w:val="18"/>
        </w:numPr>
      </w:pPr>
      <w:r>
        <w:t>Поиск затонувших объектов</w:t>
      </w:r>
      <w:r w:rsidR="00952BCC">
        <w:rPr>
          <w:lang w:val="en-US"/>
        </w:rPr>
        <w:t>;</w:t>
      </w:r>
    </w:p>
    <w:p w14:paraId="3990E0EB" w14:textId="3D817CBB" w:rsidR="00A75069" w:rsidRDefault="00A75069" w:rsidP="00952BCC">
      <w:pPr>
        <w:pStyle w:val="a4"/>
        <w:numPr>
          <w:ilvl w:val="0"/>
          <w:numId w:val="18"/>
        </w:numPr>
      </w:pPr>
      <w:r>
        <w:t>Мониторинг перемещения косяков рыбы</w:t>
      </w:r>
      <w:r w:rsidR="00952BCC">
        <w:rPr>
          <w:lang w:val="en-US"/>
        </w:rPr>
        <w:t>;</w:t>
      </w:r>
    </w:p>
    <w:p w14:paraId="37148633" w14:textId="479617B7" w:rsidR="00A75069" w:rsidRPr="00A75069" w:rsidRDefault="00A75069" w:rsidP="00952BCC">
      <w:pPr>
        <w:pStyle w:val="a4"/>
        <w:numPr>
          <w:ilvl w:val="0"/>
          <w:numId w:val="18"/>
        </w:numPr>
      </w:pPr>
      <w:r>
        <w:t xml:space="preserve">Организация </w:t>
      </w:r>
      <w:r>
        <w:rPr>
          <w:lang w:val="en-US"/>
        </w:rPr>
        <w:t>MASH</w:t>
      </w:r>
      <w:r w:rsidRPr="00A75069">
        <w:t xml:space="preserve"> </w:t>
      </w:r>
      <w:r>
        <w:t>сети в водоеме</w:t>
      </w:r>
      <w:r w:rsidR="00952BCC">
        <w:t>.</w:t>
      </w:r>
    </w:p>
    <w:p w14:paraId="50ABC62E" w14:textId="46601078" w:rsidR="002B0CE5" w:rsidRPr="00837F1D" w:rsidRDefault="002B0CE5">
      <w:pPr>
        <w:rPr>
          <w:rFonts w:ascii="Times New Roman" w:hAnsi="Times New Roman" w:cs="Times New Roman"/>
          <w:sz w:val="28"/>
          <w:szCs w:val="28"/>
        </w:rPr>
      </w:pPr>
      <w:r w:rsidRPr="00837F1D">
        <w:br w:type="page"/>
      </w:r>
    </w:p>
    <w:p w14:paraId="5FDFD75D" w14:textId="79271457" w:rsidR="001C1B2D" w:rsidRDefault="00A75069" w:rsidP="005A7422">
      <w:pPr>
        <w:pStyle w:val="a6"/>
      </w:pPr>
      <w:bookmarkStart w:id="3" w:name="_Toc93673146"/>
      <w:r>
        <w:lastRenderedPageBreak/>
        <w:t xml:space="preserve">Существующие проекты </w:t>
      </w:r>
      <w:r>
        <w:rPr>
          <w:lang w:val="en-US"/>
        </w:rPr>
        <w:t>USV</w:t>
      </w:r>
      <w:bookmarkEnd w:id="3"/>
    </w:p>
    <w:p w14:paraId="6E7EFA3B" w14:textId="377A29FC" w:rsidR="00C242F1" w:rsidRDefault="00A75069" w:rsidP="00C242F1">
      <w:pPr>
        <w:pStyle w:val="a4"/>
      </w:pPr>
      <w:r>
        <w:t xml:space="preserve">На данный момент Норвегия является одной из ведущих стран в исследовании проблем разработки и управления </w:t>
      </w:r>
      <w:r>
        <w:rPr>
          <w:lang w:val="en-US"/>
        </w:rPr>
        <w:t>USV</w:t>
      </w:r>
      <w:r>
        <w:t xml:space="preserve">. </w:t>
      </w:r>
      <w:r w:rsidR="00952BCC">
        <w:t>Приведенный ниже обзор существующих БЭК основан на открытых источниках и на работе</w:t>
      </w:r>
      <w:r w:rsidR="00FE4458">
        <w:fldChar w:fldCharType="begin" w:fldLock="1"/>
      </w:r>
      <w:r w:rsidR="004D0104">
        <w:instrText>ADDIN CSL_CITATION {"citationItems":[{"id":"ITEM-1","itemData":{"container-title":"Морские информационно-управляющие системы","id":"ITEM-1","issued":{"date-parts":[["2019"]]},"page":"76-91","title":"Безэкипажное судостроение: современное состояние вопроса","type":"article-journal","volume":"1"},"uris":["http://www.mendeley.com/documents/?uuid=dbe1093c-bbe9-4f77-9fd0-21e90dea4018"]}],"mendeley":{"formattedCitation":"[1]","plainTextFormattedCitation":"[1]","previouslyFormattedCitation":"[1]"},"properties":{"noteIndex":0},"schema":"https://github.com/citation-style-language/schema/raw/master/csl-citation.json"}</w:instrText>
      </w:r>
      <w:r w:rsidR="00FE4458">
        <w:fldChar w:fldCharType="separate"/>
      </w:r>
      <w:r w:rsidR="00FE4458" w:rsidRPr="00FE4458">
        <w:rPr>
          <w:noProof/>
        </w:rPr>
        <w:t>[1]</w:t>
      </w:r>
      <w:r w:rsidR="00FE4458">
        <w:fldChar w:fldCharType="end"/>
      </w:r>
      <w:r w:rsidR="009231A6">
        <w:t xml:space="preserve"> </w:t>
      </w:r>
      <w:r w:rsidR="00952BCC">
        <w:t>.</w:t>
      </w:r>
    </w:p>
    <w:p w14:paraId="2F44428C" w14:textId="0F42F98C" w:rsidR="00A75069" w:rsidRPr="00702CFB" w:rsidRDefault="00A75069" w:rsidP="00A75069">
      <w:pPr>
        <w:pStyle w:val="ad"/>
      </w:pPr>
      <w:bookmarkStart w:id="4" w:name="_Toc93673147"/>
      <w:r>
        <w:rPr>
          <w:lang w:val="en-US"/>
        </w:rPr>
        <w:t>Autosea</w:t>
      </w:r>
      <w:bookmarkEnd w:id="4"/>
    </w:p>
    <w:p w14:paraId="176C2CB4" w14:textId="4AC768BB" w:rsidR="00702CFB" w:rsidRDefault="00702CFB" w:rsidP="00702CFB">
      <w:pPr>
        <w:pStyle w:val="a4"/>
      </w:pPr>
      <w:r>
        <w:t>Норвежские</w:t>
      </w:r>
      <w:r w:rsidRPr="00702CFB">
        <w:t xml:space="preserve"> </w:t>
      </w:r>
      <w:r>
        <w:t>компании</w:t>
      </w:r>
      <w:r w:rsidRPr="00702CFB">
        <w:t xml:space="preserve"> </w:t>
      </w:r>
      <w:r>
        <w:rPr>
          <w:lang w:val="en-US"/>
        </w:rPr>
        <w:t>Kongsberg</w:t>
      </w:r>
      <w:r w:rsidRPr="00702CFB">
        <w:t xml:space="preserve">, </w:t>
      </w:r>
      <w:r>
        <w:rPr>
          <w:lang w:val="en-US"/>
        </w:rPr>
        <w:t>Maritime</w:t>
      </w:r>
      <w:r w:rsidRPr="00702CFB">
        <w:t xml:space="preserve"> </w:t>
      </w:r>
      <w:r>
        <w:rPr>
          <w:lang w:val="en-US"/>
        </w:rPr>
        <w:t>Robotics</w:t>
      </w:r>
      <w:r w:rsidRPr="00702CFB">
        <w:t xml:space="preserve">, </w:t>
      </w:r>
      <w:r>
        <w:rPr>
          <w:lang w:val="en-US"/>
        </w:rPr>
        <w:t>Multi</w:t>
      </w:r>
      <w:r w:rsidRPr="00702CFB">
        <w:t xml:space="preserve"> </w:t>
      </w:r>
      <w:r>
        <w:rPr>
          <w:lang w:val="en-US"/>
        </w:rPr>
        <w:t>Maritime</w:t>
      </w:r>
      <w:r w:rsidRPr="00702CFB">
        <w:t xml:space="preserve"> </w:t>
      </w:r>
      <w:r>
        <w:t>и</w:t>
      </w:r>
      <w:r w:rsidRPr="00702CFB">
        <w:t xml:space="preserve"> </w:t>
      </w:r>
      <w:r>
        <w:t xml:space="preserve">другие </w:t>
      </w:r>
      <w:r w:rsidR="00F33769">
        <w:t xml:space="preserve">ведут разработку технологий автономного управления БЭК. Данный проект направлен на запуск беспилотного транспорта различной специализации (паромы, малые </w:t>
      </w:r>
      <w:r w:rsidR="009231A6">
        <w:t>грузовые</w:t>
      </w:r>
      <w:r w:rsidR="00F33769">
        <w:t xml:space="preserve"> суда, суда снабжения) вокруг берегов и фьордов Норвегии. Один из БЭК проекта компании </w:t>
      </w:r>
      <w:r w:rsidR="00F33769">
        <w:rPr>
          <w:lang w:val="en-US"/>
        </w:rPr>
        <w:t>Maritime</w:t>
      </w:r>
      <w:r w:rsidR="00F33769" w:rsidRPr="00702CFB">
        <w:t xml:space="preserve"> </w:t>
      </w:r>
      <w:r w:rsidR="00F33769">
        <w:rPr>
          <w:lang w:val="en-US"/>
        </w:rPr>
        <w:t>Robotics</w:t>
      </w:r>
      <w:r w:rsidR="00F33769" w:rsidRPr="00F33769">
        <w:t xml:space="preserve"> </w:t>
      </w:r>
      <w:r w:rsidR="00F33769">
        <w:t>представлен на рисунке 1.</w:t>
      </w:r>
    </w:p>
    <w:p w14:paraId="162ECC3A" w14:textId="77777777" w:rsidR="00F33769" w:rsidRDefault="00F33769" w:rsidP="00952BCC">
      <w:pPr>
        <w:pStyle w:val="a4"/>
        <w:keepNext/>
        <w:jc w:val="center"/>
      </w:pPr>
      <w:r>
        <w:rPr>
          <w:noProof/>
        </w:rPr>
        <w:drawing>
          <wp:inline distT="0" distB="0" distL="0" distR="0" wp14:anchorId="3215492A" wp14:editId="4C6C15DC">
            <wp:extent cx="3726180" cy="2796129"/>
            <wp:effectExtent l="0" t="0" r="7620" b="4445"/>
            <wp:docPr id="2" name="Рисунок 2" descr="Изображение выглядит как вода, внешний, небо, океа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31768" cy="2800322"/>
                    </a:xfrm>
                    <a:prstGeom prst="rect">
                      <a:avLst/>
                    </a:prstGeom>
                    <a:noFill/>
                    <a:ln>
                      <a:noFill/>
                    </a:ln>
                  </pic:spPr>
                </pic:pic>
              </a:graphicData>
            </a:graphic>
          </wp:inline>
        </w:drawing>
      </w:r>
    </w:p>
    <w:p w14:paraId="532B180A" w14:textId="206B2A21" w:rsidR="00F33769" w:rsidRPr="00F33769" w:rsidRDefault="00F33769" w:rsidP="00952BCC">
      <w:pPr>
        <w:pStyle w:val="af1"/>
      </w:pPr>
      <w:r>
        <w:t xml:space="preserve">Рисунок </w:t>
      </w:r>
      <w:r w:rsidR="00952BCC">
        <w:fldChar w:fldCharType="begin"/>
      </w:r>
      <w:r w:rsidR="00952BCC" w:rsidRPr="00952BCC">
        <w:instrText xml:space="preserve"> SEQ Рисунок \* ARABIC </w:instrText>
      </w:r>
      <w:r w:rsidR="00952BCC">
        <w:fldChar w:fldCharType="separate"/>
      </w:r>
      <w:r w:rsidR="009231A6">
        <w:rPr>
          <w:noProof/>
        </w:rPr>
        <w:t>1</w:t>
      </w:r>
      <w:r w:rsidR="00952BCC">
        <w:rPr>
          <w:noProof/>
        </w:rPr>
        <w:fldChar w:fldCharType="end"/>
      </w:r>
      <w:r>
        <w:t xml:space="preserve"> - БЭК </w:t>
      </w:r>
      <w:r>
        <w:rPr>
          <w:lang w:val="en-US"/>
        </w:rPr>
        <w:t>Maritime Robotics</w:t>
      </w:r>
    </w:p>
    <w:p w14:paraId="0E6CF038" w14:textId="77777777" w:rsidR="00022EF6" w:rsidRPr="00F33769" w:rsidRDefault="00022EF6" w:rsidP="00022EF6">
      <w:pPr>
        <w:pStyle w:val="ad"/>
      </w:pPr>
      <w:bookmarkStart w:id="5" w:name="_Toc93673148"/>
      <w:r>
        <w:rPr>
          <w:lang w:val="en-US"/>
        </w:rPr>
        <w:t>Yara Birkeland</w:t>
      </w:r>
      <w:bookmarkEnd w:id="5"/>
    </w:p>
    <w:p w14:paraId="535DD99D" w14:textId="6C95B8EF" w:rsidR="00F33769" w:rsidRDefault="00F33769" w:rsidP="00022EF6">
      <w:pPr>
        <w:pStyle w:val="a4"/>
      </w:pPr>
      <w:r>
        <w:t xml:space="preserve">Данный проект направлен на создание электрического контейнеровоза на основе системы управления компании </w:t>
      </w:r>
      <w:r>
        <w:rPr>
          <w:lang w:val="en-US"/>
        </w:rPr>
        <w:t>Kongsberg</w:t>
      </w:r>
      <w:r>
        <w:t xml:space="preserve">. Разрабатываемое судно позволит значительно сократить </w:t>
      </w:r>
      <w:r w:rsidR="009231A6">
        <w:t>выбросы</w:t>
      </w:r>
      <w:r>
        <w:t xml:space="preserve"> </w:t>
      </w:r>
      <w:r w:rsidR="009231A6">
        <w:t>углекислого</w:t>
      </w:r>
      <w:r>
        <w:t xml:space="preserve"> газа, по сравнению с автомобильными контейнеровозами. </w:t>
      </w:r>
      <w:r w:rsidR="009231A6">
        <w:t>Также</w:t>
      </w:r>
      <w:r>
        <w:t xml:space="preserve"> не смотря на высокую </w:t>
      </w:r>
      <w:r w:rsidR="009231A6">
        <w:t>стоимость</w:t>
      </w:r>
      <w:r>
        <w:t xml:space="preserve"> судна, годовые расходы на содержание </w:t>
      </w:r>
      <w:r w:rsidR="00022EF6">
        <w:t xml:space="preserve">планируются быть на 90 процентов </w:t>
      </w:r>
      <w:r w:rsidR="00022EF6">
        <w:lastRenderedPageBreak/>
        <w:t xml:space="preserve">ниже, чем на обычное судно </w:t>
      </w:r>
      <w:r w:rsidR="009231A6">
        <w:t>подобных</w:t>
      </w:r>
      <w:r w:rsidR="00022EF6">
        <w:t xml:space="preserve"> размеров. Модель контейнеровоза компании </w:t>
      </w:r>
      <w:r w:rsidR="00022EF6">
        <w:rPr>
          <w:lang w:val="en-US"/>
        </w:rPr>
        <w:t xml:space="preserve">Yara Birkeland </w:t>
      </w:r>
      <w:r w:rsidR="00022EF6">
        <w:t xml:space="preserve">приведена на рисунке 2. </w:t>
      </w:r>
    </w:p>
    <w:p w14:paraId="4BC18C2A" w14:textId="77777777" w:rsidR="00022EF6" w:rsidRDefault="00022EF6" w:rsidP="00952BCC">
      <w:pPr>
        <w:pStyle w:val="af1"/>
      </w:pPr>
      <w:r>
        <w:rPr>
          <w:noProof/>
        </w:rPr>
        <w:drawing>
          <wp:inline distT="0" distB="0" distL="0" distR="0" wp14:anchorId="737787FB" wp14:editId="0DC86FF7">
            <wp:extent cx="5940425" cy="2567305"/>
            <wp:effectExtent l="0" t="0" r="3175" b="444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2567305"/>
                    </a:xfrm>
                    <a:prstGeom prst="rect">
                      <a:avLst/>
                    </a:prstGeom>
                  </pic:spPr>
                </pic:pic>
              </a:graphicData>
            </a:graphic>
          </wp:inline>
        </w:drawing>
      </w:r>
    </w:p>
    <w:p w14:paraId="4883F79C" w14:textId="308CE4C3" w:rsidR="00022EF6" w:rsidRPr="00022EF6" w:rsidRDefault="00022EF6" w:rsidP="00952BCC">
      <w:pPr>
        <w:pStyle w:val="af1"/>
      </w:pPr>
      <w:r>
        <w:t xml:space="preserve">Рисунок </w:t>
      </w:r>
      <w:r w:rsidR="00952BCC">
        <w:fldChar w:fldCharType="begin"/>
      </w:r>
      <w:r w:rsidR="00952BCC" w:rsidRPr="00952BCC">
        <w:instrText xml:space="preserve"> SEQ Рисунок \* ARABIC </w:instrText>
      </w:r>
      <w:r w:rsidR="00952BCC">
        <w:fldChar w:fldCharType="separate"/>
      </w:r>
      <w:r w:rsidR="009231A6">
        <w:rPr>
          <w:noProof/>
        </w:rPr>
        <w:t>2</w:t>
      </w:r>
      <w:r w:rsidR="00952BCC">
        <w:rPr>
          <w:noProof/>
        </w:rPr>
        <w:fldChar w:fldCharType="end"/>
      </w:r>
      <w:r>
        <w:rPr>
          <w:noProof/>
        </w:rPr>
        <w:t xml:space="preserve"> - Проект электрического контейнеровоза </w:t>
      </w:r>
      <w:r>
        <w:rPr>
          <w:noProof/>
          <w:lang w:val="en-US"/>
        </w:rPr>
        <w:t>Yara</w:t>
      </w:r>
      <w:r w:rsidRPr="00022EF6">
        <w:rPr>
          <w:noProof/>
        </w:rPr>
        <w:t xml:space="preserve"> </w:t>
      </w:r>
      <w:r>
        <w:rPr>
          <w:noProof/>
          <w:lang w:val="en-US"/>
        </w:rPr>
        <w:t>Birkeland</w:t>
      </w:r>
    </w:p>
    <w:p w14:paraId="6FA6DCDB" w14:textId="1E10E557" w:rsidR="00702CFB" w:rsidRPr="0097088A" w:rsidRDefault="00702CFB" w:rsidP="00A75069">
      <w:pPr>
        <w:pStyle w:val="ad"/>
        <w:rPr>
          <w:lang w:val="en-US"/>
        </w:rPr>
      </w:pPr>
      <w:bookmarkStart w:id="6" w:name="_Toc93673149"/>
      <w:r>
        <w:rPr>
          <w:lang w:val="en-US"/>
        </w:rPr>
        <w:t>AAWA</w:t>
      </w:r>
      <w:r w:rsidR="00022EF6">
        <w:rPr>
          <w:lang w:val="en-US"/>
        </w:rPr>
        <w:t xml:space="preserve"> (Advanced Autonomous Waterborne</w:t>
      </w:r>
      <w:r w:rsidR="0097088A">
        <w:rPr>
          <w:lang w:val="en-US"/>
        </w:rPr>
        <w:t xml:space="preserve"> Application Initiative</w:t>
      </w:r>
      <w:r w:rsidR="00022EF6">
        <w:rPr>
          <w:lang w:val="en-US"/>
        </w:rPr>
        <w:t>)</w:t>
      </w:r>
      <w:bookmarkEnd w:id="6"/>
    </w:p>
    <w:p w14:paraId="3CBFEC37" w14:textId="404C2D41" w:rsidR="00022EF6" w:rsidRPr="00F16E2F" w:rsidRDefault="00F16E2F" w:rsidP="00022EF6">
      <w:pPr>
        <w:pStyle w:val="a4"/>
      </w:pPr>
      <w:r>
        <w:t xml:space="preserve">Данный проект направлен скорее на дистанционное управление различными судами, чем на их полную автоматизацию. Так разработана </w:t>
      </w:r>
      <w:r w:rsidR="009231A6">
        <w:t>концепция</w:t>
      </w:r>
      <w:r>
        <w:t xml:space="preserve"> поста управления судном из капитанского мостика с берега с </w:t>
      </w:r>
      <w:r w:rsidR="009231A6">
        <w:t>обзором</w:t>
      </w:r>
      <w:r>
        <w:t xml:space="preserve"> 360 градусов с применением технологии </w:t>
      </w:r>
      <w:r>
        <w:rPr>
          <w:lang w:val="en-US"/>
        </w:rPr>
        <w:t>AR</w:t>
      </w:r>
      <w:r>
        <w:t xml:space="preserve">. Разработки проекта </w:t>
      </w:r>
      <w:r>
        <w:rPr>
          <w:lang w:val="en-US"/>
        </w:rPr>
        <w:t xml:space="preserve">AAWA </w:t>
      </w:r>
      <w:r>
        <w:t>представлены на рисунке 3.</w:t>
      </w:r>
    </w:p>
    <w:p w14:paraId="31799B34" w14:textId="77777777" w:rsidR="0097088A" w:rsidRDefault="0097088A" w:rsidP="00952BCC">
      <w:pPr>
        <w:pStyle w:val="af1"/>
      </w:pPr>
      <w:r>
        <w:rPr>
          <w:noProof/>
        </w:rPr>
        <w:drawing>
          <wp:inline distT="0" distB="0" distL="0" distR="0" wp14:anchorId="6D5ADF01" wp14:editId="4040C168">
            <wp:extent cx="5940425" cy="2524125"/>
            <wp:effectExtent l="0" t="0" r="3175" b="9525"/>
            <wp:docPr id="3" name="Рисунок 3" descr="Изображение выглядит как вода, внешний, лодка, небо&#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2524125"/>
                    </a:xfrm>
                    <a:prstGeom prst="rect">
                      <a:avLst/>
                    </a:prstGeom>
                  </pic:spPr>
                </pic:pic>
              </a:graphicData>
            </a:graphic>
          </wp:inline>
        </w:drawing>
      </w:r>
    </w:p>
    <w:p w14:paraId="785C6CDD" w14:textId="3FF5E814" w:rsidR="0097088A" w:rsidRPr="0097088A" w:rsidRDefault="0097088A" w:rsidP="00952BCC">
      <w:pPr>
        <w:pStyle w:val="af1"/>
        <w:rPr>
          <w:lang w:val="en-US"/>
        </w:rPr>
      </w:pPr>
      <w:r>
        <w:t xml:space="preserve">Рисунок </w:t>
      </w:r>
      <w:r w:rsidR="00952BCC">
        <w:fldChar w:fldCharType="begin"/>
      </w:r>
      <w:r w:rsidR="00952BCC" w:rsidRPr="00952BCC">
        <w:instrText xml:space="preserve"> SEQ Рисунок \* ARABIC </w:instrText>
      </w:r>
      <w:r w:rsidR="00952BCC">
        <w:fldChar w:fldCharType="separate"/>
      </w:r>
      <w:r w:rsidR="009231A6">
        <w:rPr>
          <w:noProof/>
        </w:rPr>
        <w:t>3</w:t>
      </w:r>
      <w:r w:rsidR="00952BCC">
        <w:rPr>
          <w:noProof/>
        </w:rPr>
        <w:fldChar w:fldCharType="end"/>
      </w:r>
      <w:r>
        <w:t xml:space="preserve"> - Перспективные разработки </w:t>
      </w:r>
      <w:r>
        <w:rPr>
          <w:lang w:val="en-US"/>
        </w:rPr>
        <w:t>AAWA</w:t>
      </w:r>
    </w:p>
    <w:p w14:paraId="0660949C" w14:textId="7D49DFDB" w:rsidR="00702CFB" w:rsidRPr="00F16E2F" w:rsidRDefault="00702CFB" w:rsidP="00A75069">
      <w:pPr>
        <w:pStyle w:val="ad"/>
        <w:rPr>
          <w:lang w:val="en-US"/>
        </w:rPr>
      </w:pPr>
      <w:bookmarkStart w:id="7" w:name="_Toc93673150"/>
      <w:r>
        <w:rPr>
          <w:lang w:val="en-US"/>
        </w:rPr>
        <w:lastRenderedPageBreak/>
        <w:t>MUNIN</w:t>
      </w:r>
      <w:r w:rsidR="00F16E2F" w:rsidRPr="00F16E2F">
        <w:rPr>
          <w:lang w:val="en-US"/>
        </w:rPr>
        <w:t xml:space="preserve"> </w:t>
      </w:r>
      <w:r w:rsidR="00F16E2F">
        <w:rPr>
          <w:lang w:val="en-US"/>
        </w:rPr>
        <w:t>(Maritime Unmanned Navigation through Intelligence in Network)</w:t>
      </w:r>
      <w:bookmarkEnd w:id="7"/>
    </w:p>
    <w:p w14:paraId="28CBC278" w14:textId="508EB7D8" w:rsidR="00F16E2F" w:rsidRDefault="00952BCC" w:rsidP="00F16E2F">
      <w:pPr>
        <w:pStyle w:val="a4"/>
      </w:pPr>
      <w:r>
        <w:t>Данный</w:t>
      </w:r>
      <w:r w:rsidR="00F16E2F">
        <w:t xml:space="preserve"> проект спонсируется европейскими исследовательскими </w:t>
      </w:r>
      <w:r w:rsidR="009231A6">
        <w:t>агентствами</w:t>
      </w:r>
      <w:r w:rsidR="00F16E2F">
        <w:t xml:space="preserve">. За основы взят балкер </w:t>
      </w:r>
      <w:r w:rsidR="009231A6">
        <w:t>среднего</w:t>
      </w:r>
      <w:r w:rsidR="00F16E2F">
        <w:t xml:space="preserve"> размера. Работа MUNIN строится из отдельных рабочих пакетов и включает задачи: </w:t>
      </w:r>
    </w:p>
    <w:p w14:paraId="6B7D5D14" w14:textId="3A493A0C" w:rsidR="00F16E2F" w:rsidRPr="009231A6" w:rsidRDefault="009231A6" w:rsidP="009231A6">
      <w:pPr>
        <w:pStyle w:val="2"/>
        <w:numPr>
          <w:ilvl w:val="1"/>
          <w:numId w:val="19"/>
        </w:numPr>
        <w:rPr>
          <w:b w:val="0"/>
          <w:bCs/>
        </w:rPr>
      </w:pPr>
      <w:r>
        <w:rPr>
          <w:b w:val="0"/>
          <w:bCs/>
        </w:rPr>
        <w:t>Р</w:t>
      </w:r>
      <w:r w:rsidR="00F16E2F" w:rsidRPr="009231A6">
        <w:rPr>
          <w:b w:val="0"/>
          <w:bCs/>
        </w:rPr>
        <w:t>азработать реальную и полезную ИТ-архитектуру для автономной работы</w:t>
      </w:r>
      <w:r>
        <w:rPr>
          <w:b w:val="0"/>
          <w:bCs/>
        </w:rPr>
        <w:t>;</w:t>
      </w:r>
    </w:p>
    <w:p w14:paraId="7692DBB5" w14:textId="307C9111" w:rsidR="00F16E2F" w:rsidRPr="009231A6" w:rsidRDefault="009231A6" w:rsidP="009231A6">
      <w:pPr>
        <w:pStyle w:val="2"/>
        <w:numPr>
          <w:ilvl w:val="1"/>
          <w:numId w:val="19"/>
        </w:numPr>
        <w:rPr>
          <w:b w:val="0"/>
          <w:bCs/>
        </w:rPr>
      </w:pPr>
      <w:r>
        <w:rPr>
          <w:b w:val="0"/>
          <w:bCs/>
        </w:rPr>
        <w:t>В</w:t>
      </w:r>
      <w:r w:rsidR="00F16E2F" w:rsidRPr="009231A6">
        <w:rPr>
          <w:b w:val="0"/>
          <w:bCs/>
        </w:rPr>
        <w:t>ывести концепцию работы автономного мостика</w:t>
      </w:r>
      <w:r>
        <w:rPr>
          <w:b w:val="0"/>
          <w:bCs/>
        </w:rPr>
        <w:t>;</w:t>
      </w:r>
    </w:p>
    <w:p w14:paraId="677A878F" w14:textId="6E628C1E" w:rsidR="00F16E2F" w:rsidRPr="009231A6" w:rsidRDefault="009231A6" w:rsidP="009231A6">
      <w:pPr>
        <w:pStyle w:val="2"/>
        <w:numPr>
          <w:ilvl w:val="1"/>
          <w:numId w:val="19"/>
        </w:numPr>
        <w:rPr>
          <w:b w:val="0"/>
          <w:bCs/>
        </w:rPr>
      </w:pPr>
      <w:r>
        <w:rPr>
          <w:b w:val="0"/>
          <w:bCs/>
        </w:rPr>
        <w:t>Р</w:t>
      </w:r>
      <w:r w:rsidR="00F16E2F" w:rsidRPr="009231A6">
        <w:rPr>
          <w:b w:val="0"/>
          <w:bCs/>
        </w:rPr>
        <w:t>азработать концепцию автономной работы машинного отделения</w:t>
      </w:r>
      <w:r>
        <w:rPr>
          <w:b w:val="0"/>
          <w:bCs/>
        </w:rPr>
        <w:t>;</w:t>
      </w:r>
    </w:p>
    <w:p w14:paraId="4A398CCE" w14:textId="6797C1EC" w:rsidR="00F16E2F" w:rsidRPr="009231A6" w:rsidRDefault="009231A6" w:rsidP="009231A6">
      <w:pPr>
        <w:pStyle w:val="2"/>
        <w:numPr>
          <w:ilvl w:val="1"/>
          <w:numId w:val="19"/>
        </w:numPr>
        <w:rPr>
          <w:b w:val="0"/>
          <w:bCs/>
        </w:rPr>
      </w:pPr>
      <w:r>
        <w:rPr>
          <w:b w:val="0"/>
          <w:bCs/>
        </w:rPr>
        <w:t>О</w:t>
      </w:r>
      <w:r w:rsidR="00F16E2F" w:rsidRPr="009231A6">
        <w:rPr>
          <w:b w:val="0"/>
          <w:bCs/>
        </w:rPr>
        <w:t>пределить процессы в береговом операционном центре необходимые для дистанционного управления судном</w:t>
      </w:r>
      <w:r>
        <w:rPr>
          <w:b w:val="0"/>
          <w:bCs/>
        </w:rPr>
        <w:t>;</w:t>
      </w:r>
    </w:p>
    <w:p w14:paraId="5952CDC3" w14:textId="02EFF784" w:rsidR="00F16E2F" w:rsidRPr="009231A6" w:rsidRDefault="009231A6" w:rsidP="009231A6">
      <w:pPr>
        <w:pStyle w:val="2"/>
        <w:numPr>
          <w:ilvl w:val="1"/>
          <w:numId w:val="19"/>
        </w:numPr>
        <w:rPr>
          <w:b w:val="0"/>
          <w:bCs/>
        </w:rPr>
      </w:pPr>
      <w:r>
        <w:rPr>
          <w:b w:val="0"/>
          <w:bCs/>
        </w:rPr>
        <w:t>О</w:t>
      </w:r>
      <w:r w:rsidR="00F16E2F" w:rsidRPr="009231A6">
        <w:rPr>
          <w:b w:val="0"/>
          <w:bCs/>
        </w:rPr>
        <w:t>босновать осуществимость разработанных решений, объединенных в концепцию автономного и беспилотного судна, выявить и расследовать юридические и материальные барьеры для беспилотных судов.</w:t>
      </w:r>
    </w:p>
    <w:p w14:paraId="443E9826" w14:textId="3D68B3B3" w:rsidR="00702CFB" w:rsidRPr="00F16E2F" w:rsidRDefault="00702CFB" w:rsidP="00A75069">
      <w:pPr>
        <w:pStyle w:val="ad"/>
      </w:pPr>
      <w:bookmarkStart w:id="8" w:name="_Toc93673151"/>
      <w:r>
        <w:rPr>
          <w:lang w:val="en-US"/>
        </w:rPr>
        <w:t>Oceanalpha</w:t>
      </w:r>
      <w:bookmarkEnd w:id="8"/>
    </w:p>
    <w:p w14:paraId="74C2A015" w14:textId="06CB7FF6" w:rsidR="00F16E2F" w:rsidRPr="00C9051A" w:rsidRDefault="00C9051A" w:rsidP="00C9051A">
      <w:pPr>
        <w:pStyle w:val="a4"/>
      </w:pPr>
      <w:r>
        <w:t xml:space="preserve">Китайское управление судостроением проводит исследование и разработки в области безэкипажного судостроения. Целью данного </w:t>
      </w:r>
      <w:r w:rsidR="009231A6">
        <w:t>подразделения</w:t>
      </w:r>
      <w:r>
        <w:t xml:space="preserve"> является разработка большого спектра разных беспилотных судов. Некоторые разработки </w:t>
      </w:r>
      <w:r>
        <w:rPr>
          <w:lang w:val="en-US"/>
        </w:rPr>
        <w:t xml:space="preserve">Oceanalpha </w:t>
      </w:r>
      <w:r>
        <w:t xml:space="preserve">представлены на рисунке </w:t>
      </w:r>
      <w:r w:rsidR="009231A6">
        <w:t>4</w:t>
      </w:r>
      <w:r>
        <w:t>.</w:t>
      </w:r>
    </w:p>
    <w:p w14:paraId="5D457E2C" w14:textId="77777777" w:rsidR="009231A6" w:rsidRDefault="00C9051A" w:rsidP="009231A6">
      <w:pPr>
        <w:pStyle w:val="af1"/>
      </w:pPr>
      <w:r>
        <w:rPr>
          <w:noProof/>
        </w:rPr>
        <w:lastRenderedPageBreak/>
        <w:drawing>
          <wp:inline distT="0" distB="0" distL="0" distR="0" wp14:anchorId="1EB2BB09" wp14:editId="31D0AEAA">
            <wp:extent cx="5940425" cy="5772785"/>
            <wp:effectExtent l="0" t="0" r="3175" b="0"/>
            <wp:docPr id="4" name="Рисунок 4" descr="Изображение выглядит как текст, вода, сини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5772785"/>
                    </a:xfrm>
                    <a:prstGeom prst="rect">
                      <a:avLst/>
                    </a:prstGeom>
                  </pic:spPr>
                </pic:pic>
              </a:graphicData>
            </a:graphic>
          </wp:inline>
        </w:drawing>
      </w:r>
    </w:p>
    <w:p w14:paraId="799F1363" w14:textId="44A75C59" w:rsidR="00C9051A" w:rsidRPr="00702CFB" w:rsidRDefault="009231A6" w:rsidP="009231A6">
      <w:pPr>
        <w:pStyle w:val="af1"/>
      </w:pPr>
      <w:r>
        <w:t xml:space="preserve">Рисунок </w:t>
      </w:r>
      <w:r>
        <w:fldChar w:fldCharType="begin"/>
      </w:r>
      <w:r w:rsidRPr="009231A6">
        <w:instrText xml:space="preserve"> SEQ Рисунок \* ARABIC </w:instrText>
      </w:r>
      <w:r>
        <w:fldChar w:fldCharType="separate"/>
      </w:r>
      <w:r>
        <w:rPr>
          <w:noProof/>
        </w:rPr>
        <w:t>4</w:t>
      </w:r>
      <w:r>
        <w:fldChar w:fldCharType="end"/>
      </w:r>
      <w:r>
        <w:t xml:space="preserve"> – Разработки </w:t>
      </w:r>
      <w:r>
        <w:rPr>
          <w:lang w:val="en-US"/>
        </w:rPr>
        <w:t>Oceanalpha</w:t>
      </w:r>
    </w:p>
    <w:p w14:paraId="707090A6" w14:textId="4958EA1E" w:rsidR="00702CFB" w:rsidRPr="00C9051A" w:rsidRDefault="00702CFB" w:rsidP="00A75069">
      <w:pPr>
        <w:pStyle w:val="ad"/>
      </w:pPr>
      <w:bookmarkStart w:id="9" w:name="_Toc93673152"/>
      <w:r>
        <w:rPr>
          <w:lang w:val="en-US"/>
        </w:rPr>
        <w:t>Sea Hunter</w:t>
      </w:r>
      <w:bookmarkEnd w:id="9"/>
    </w:p>
    <w:p w14:paraId="731A5C15" w14:textId="1B34815E" w:rsidR="00C9051A" w:rsidRDefault="00C9051A" w:rsidP="00C9051A">
      <w:pPr>
        <w:pStyle w:val="a4"/>
      </w:pPr>
      <w:r>
        <w:t xml:space="preserve">Данный проект </w:t>
      </w:r>
      <w:r w:rsidR="00BC768B">
        <w:t>я</w:t>
      </w:r>
      <w:r>
        <w:t xml:space="preserve">вляется военной разработкой ВМС США. </w:t>
      </w:r>
      <w:r w:rsidR="00BC768B">
        <w:t xml:space="preserve">Судно разрабатывалось для решения задач патрулирования приграничных территорий. Фотография судна </w:t>
      </w:r>
      <w:r w:rsidR="00BC768B">
        <w:rPr>
          <w:lang w:val="en-US"/>
        </w:rPr>
        <w:t xml:space="preserve">Sea Hunter </w:t>
      </w:r>
      <w:r w:rsidR="009231A6">
        <w:t>приведена</w:t>
      </w:r>
      <w:r w:rsidR="00BC768B">
        <w:t xml:space="preserve"> на рисунке </w:t>
      </w:r>
      <w:r w:rsidR="009231A6">
        <w:t>5</w:t>
      </w:r>
    </w:p>
    <w:p w14:paraId="17D8C056" w14:textId="77777777" w:rsidR="00BC768B" w:rsidRDefault="00BC768B" w:rsidP="009231A6">
      <w:pPr>
        <w:pStyle w:val="af1"/>
      </w:pPr>
      <w:r>
        <w:rPr>
          <w:noProof/>
        </w:rPr>
        <w:lastRenderedPageBreak/>
        <w:drawing>
          <wp:inline distT="0" distB="0" distL="0" distR="0" wp14:anchorId="197740E0" wp14:editId="549F853F">
            <wp:extent cx="5940425" cy="3157855"/>
            <wp:effectExtent l="0" t="0" r="3175" b="4445"/>
            <wp:docPr id="5" name="Рисунок 5" descr="Изображение выглядит как вода, лодка, внешний&#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3157855"/>
                    </a:xfrm>
                    <a:prstGeom prst="rect">
                      <a:avLst/>
                    </a:prstGeom>
                  </pic:spPr>
                </pic:pic>
              </a:graphicData>
            </a:graphic>
          </wp:inline>
        </w:drawing>
      </w:r>
    </w:p>
    <w:p w14:paraId="1012CB3D" w14:textId="14FE517A" w:rsidR="00BC768B" w:rsidRDefault="00BC768B" w:rsidP="009231A6">
      <w:pPr>
        <w:pStyle w:val="af1"/>
        <w:rPr>
          <w:lang w:val="en-US"/>
        </w:rPr>
      </w:pPr>
      <w:r>
        <w:t xml:space="preserve">Рисунок </w:t>
      </w:r>
      <w:r w:rsidR="00952BCC">
        <w:fldChar w:fldCharType="begin"/>
      </w:r>
      <w:r w:rsidR="00952BCC" w:rsidRPr="009231A6">
        <w:instrText xml:space="preserve"> SEQ Рисунок \* ARABIC </w:instrText>
      </w:r>
      <w:r w:rsidR="00952BCC">
        <w:fldChar w:fldCharType="separate"/>
      </w:r>
      <w:r w:rsidR="009231A6">
        <w:rPr>
          <w:noProof/>
        </w:rPr>
        <w:t>5</w:t>
      </w:r>
      <w:r w:rsidR="00952BCC">
        <w:rPr>
          <w:noProof/>
        </w:rPr>
        <w:fldChar w:fldCharType="end"/>
      </w:r>
      <w:r>
        <w:t xml:space="preserve"> - </w:t>
      </w:r>
      <w:r>
        <w:rPr>
          <w:lang w:val="en-US"/>
        </w:rPr>
        <w:t>Sea Hunter</w:t>
      </w:r>
    </w:p>
    <w:p w14:paraId="1A22A2D0" w14:textId="4808AE48" w:rsidR="00022EF6" w:rsidRPr="00BC768B" w:rsidRDefault="00022EF6" w:rsidP="00BC768B">
      <w:pPr>
        <w:pStyle w:val="af1"/>
        <w:jc w:val="both"/>
      </w:pPr>
      <w:r>
        <w:br w:type="page"/>
      </w:r>
    </w:p>
    <w:p w14:paraId="1A2152D5" w14:textId="7F3C7168" w:rsidR="00022EF6" w:rsidRPr="00A75069" w:rsidRDefault="0097088A" w:rsidP="00022EF6">
      <w:pPr>
        <w:pStyle w:val="a6"/>
      </w:pPr>
      <w:bookmarkStart w:id="10" w:name="_Toc93673153"/>
      <w:r>
        <w:lastRenderedPageBreak/>
        <w:t>Децентрализация</w:t>
      </w:r>
      <w:r w:rsidR="00952BCC">
        <w:t>. Аспекты применения подхода</w:t>
      </w:r>
      <w:bookmarkEnd w:id="10"/>
    </w:p>
    <w:p w14:paraId="48803DDF" w14:textId="12E37F25" w:rsidR="00BC04F1" w:rsidRDefault="00BC768B" w:rsidP="00BC768B">
      <w:pPr>
        <w:pStyle w:val="a4"/>
      </w:pPr>
      <w:bookmarkStart w:id="11" w:name="_Toc26229434"/>
      <w:bookmarkStart w:id="12" w:name="_Toc61913890"/>
      <w:bookmarkStart w:id="13" w:name="_Toc75546942"/>
      <w:r>
        <w:t xml:space="preserve">Одним из преимуществ применения групп роботов, вместо единичных экземпляров, является децентрализованность системы. </w:t>
      </w:r>
      <w:r w:rsidR="00BC04F1">
        <w:t xml:space="preserve">Наличие многих агентов в мультиагентной системе позволяет решать </w:t>
      </w:r>
      <w:r w:rsidR="009231A6">
        <w:t>поставленные</w:t>
      </w:r>
      <w:r w:rsidR="00BC04F1">
        <w:t xml:space="preserve"> задачи быстрее и </w:t>
      </w:r>
      <w:r w:rsidR="009231A6">
        <w:t>продуктивнее</w:t>
      </w:r>
      <w:r w:rsidR="00BC04F1">
        <w:t xml:space="preserve">. Так же при потере одного или нескольких агентов, оставшиеся агенты способны выполнять поставленную задачу. </w:t>
      </w:r>
    </w:p>
    <w:p w14:paraId="5CB53EC2" w14:textId="18E9D758" w:rsidR="00BC768B" w:rsidRDefault="00BC04F1" w:rsidP="00BC04F1">
      <w:pPr>
        <w:pStyle w:val="a4"/>
      </w:pPr>
      <w:r>
        <w:t>Децентрализованная систем является сетевой.</w:t>
      </w:r>
      <w:r w:rsidR="00BC768B">
        <w:t xml:space="preserve"> Прежде всего следует отметить, что сетевая система вполне может быть централизованной системой в том смысле, что решения принимаются центральным узлом, а затем передаются остальной части системы. Наличие большого количества общения между членами команды не означает, что система децентрализована. </w:t>
      </w:r>
      <w:r>
        <w:t>М</w:t>
      </w:r>
      <w:r w:rsidR="00BC768B">
        <w:t>ожно сказать, что система распределена в географическом смысле или в смысле назначения задач, но децентрализация относится к тому, кто принимает решения.</w:t>
      </w:r>
    </w:p>
    <w:p w14:paraId="1E4DFED3" w14:textId="77777777" w:rsidR="00BC04F1" w:rsidRDefault="00BC04F1" w:rsidP="00BC768B">
      <w:pPr>
        <w:pStyle w:val="a4"/>
      </w:pPr>
      <w:r>
        <w:t xml:space="preserve">Каждый агент в системе имеет автомат состояний, переключаемый в соответствии с информацией об окружающей среде и внутренним правилам. </w:t>
      </w:r>
      <w:r w:rsidR="00BC768B">
        <w:t xml:space="preserve">Мы заметили, что простые правила, идентично воспроизводимые на каждом из автоматов, приводят к сложному глобальному поведению в процессе эволюции. Это явление появления является типичной характеристикой роев. Стивен Вольфрам выделил четыре класса клеточных автоматов: • </w:t>
      </w:r>
    </w:p>
    <w:p w14:paraId="7369F582" w14:textId="7C586D69" w:rsidR="00BC04F1" w:rsidRDefault="00BC768B" w:rsidP="00BC768B">
      <w:pPr>
        <w:pStyle w:val="a4"/>
      </w:pPr>
      <w:r>
        <w:t>Класс 1: после стабильной и однородной эволюции система сходится к одному состоянию.</w:t>
      </w:r>
    </w:p>
    <w:p w14:paraId="6736680F" w14:textId="50AB2F98" w:rsidR="00BC04F1" w:rsidRDefault="00BC768B" w:rsidP="00BC768B">
      <w:pPr>
        <w:pStyle w:val="a4"/>
      </w:pPr>
      <w:r>
        <w:t>Класс 2: эволюция сходится к образцу состояния, траектории, которая является стабильной и периодической.</w:t>
      </w:r>
    </w:p>
    <w:p w14:paraId="0EA1178A" w14:textId="21AE65FA" w:rsidR="00BC04F1" w:rsidRDefault="00BC768B" w:rsidP="00BC04F1">
      <w:pPr>
        <w:pStyle w:val="a4"/>
      </w:pPr>
      <w:r>
        <w:t>Класс 3: имеет место неустойчивая эволюция, не сходящаяся ни к одной закономерности (хаотическая система).</w:t>
      </w:r>
    </w:p>
    <w:p w14:paraId="30011B39" w14:textId="2D46A7B7" w:rsidR="0097088A" w:rsidRDefault="00BC768B" w:rsidP="00BC04F1">
      <w:pPr>
        <w:pStyle w:val="a4"/>
      </w:pPr>
      <w:r>
        <w:lastRenderedPageBreak/>
        <w:t>Класс 4: эволюция сводится к сложному поведению, где сосуществуют порядок и хаос. Там будут упорядоченные области с локальными паттернами и другие неупорядоченные области. Поскольку вид эволюции может зависеть от параметров локальных правил, важно смоделировать результат спецификаций локального управлени</w:t>
      </w:r>
      <w:r w:rsidR="00BC04F1">
        <w:t>я.</w:t>
      </w:r>
    </w:p>
    <w:p w14:paraId="2F1FBC2F" w14:textId="357E2862" w:rsidR="00C242F1" w:rsidRDefault="00C242F1">
      <w:r>
        <w:br w:type="page"/>
      </w:r>
    </w:p>
    <w:p w14:paraId="43E006CD" w14:textId="7C25AAA5" w:rsidR="0097088A" w:rsidRDefault="0097088A" w:rsidP="0097088A">
      <w:pPr>
        <w:pStyle w:val="a6"/>
      </w:pPr>
      <w:bookmarkStart w:id="14" w:name="_Toc93673154"/>
      <w:r>
        <w:lastRenderedPageBreak/>
        <w:t xml:space="preserve">Объединения из </w:t>
      </w:r>
      <w:r w:rsidR="00BC04F1">
        <w:t>нескольких</w:t>
      </w:r>
      <w:r>
        <w:t xml:space="preserve"> роботов</w:t>
      </w:r>
      <w:bookmarkEnd w:id="14"/>
    </w:p>
    <w:p w14:paraId="33920AA5" w14:textId="54B8D24E" w:rsidR="009A2C38" w:rsidRDefault="009A2C38" w:rsidP="00B9095F">
      <w:pPr>
        <w:pStyle w:val="a4"/>
      </w:pPr>
      <w:r>
        <w:t xml:space="preserve">В мультиагентной системе для каждого агента необходимо учитывать различные параметры, такие как координаты, время, роль и </w:t>
      </w:r>
      <w:r w:rsidR="009231A6">
        <w:t>т. д.</w:t>
      </w:r>
      <w:r>
        <w:t xml:space="preserve"> </w:t>
      </w:r>
      <w:r w:rsidR="009231A6">
        <w:t>При постановке</w:t>
      </w:r>
      <w:r>
        <w:t xml:space="preserve"> задачи мультиагентой системе возникает несколько вопросов: что делать, кто это будет делать и как делать. В общем случае применения подобной системы необходимо обеспечить сотрудничество между агентами. Процесс сохранения формации (строя) подробно описан в работ</w:t>
      </w:r>
      <w:r w:rsidR="004D0104">
        <w:t xml:space="preserve">е </w:t>
      </w:r>
      <w:r w:rsidR="004D0104">
        <w:fldChar w:fldCharType="begin" w:fldLock="1"/>
      </w:r>
      <w:r w:rsidR="004D0104">
        <w:instrText>ADDIN CSL_CITATION {"citationItems":[{"id":"ITEM-1","itemData":{"DOI":"10.1109/TSMCB.2004.832155","ISSN":"10834419","PMID":"15503497","abstract":"Multirobot systems (MRS) are, nowadays, an important research area within robotics and artificial intelligence and a growing number of systems have recently been presented in the literature. Since application domains and tasks that are faced by MRS are of increasing complexity, the ability of the robots to cooperate can be regarded asa fundamental feature. In this paper, we present a survey of the recent work in the area by specifically examining the forms of cooperation and coordination realized in the MRS. In particular, we propose a new taxonomy for classification of the approaches to coordination in MRS and we describe some systems, which we consider representative in our taxonomy. We finally discuss the outcomes of our analysis and try to highlight future trends of the research on MRS. © 2004 IEEE.","author":[{"dropping-particle":"","family":"Farinelli","given":"Alessandro","non-dropping-particle":"","parse-names":false,"suffix":""},{"dropping-particle":"","family":"Iocchi","given":"Luca","non-dropping-particle":"","parse-names":false,"suffix":""},{"dropping-particle":"","family":"Nardi","given":"Daniele","non-dropping-particle":"","parse-names":false,"suffix":""}],"container-title":"IEEE Transactions on Systems, Man, and Cybernetics, Part B: Cybernetics","id":"ITEM-1","issue":"5","issued":{"date-parts":[["2004","10"]]},"page":"2015-2028","title":"Multirobot systems: A classification focused on coordination","type":"article-journal","volume":"34"},"uris":["http://www.mendeley.com/documents/?uuid=9d98cf0e-8119-34d9-9528-d010d73248a7"]}],"mendeley":{"formattedCitation":"[2]","plainTextFormattedCitation":"[2]","previouslyFormattedCitation":"[2]"},"properties":{"noteIndex":0},"schema":"https://github.com/citation-style-language/schema/raw/master/csl-citation.json"}</w:instrText>
      </w:r>
      <w:r w:rsidR="004D0104">
        <w:fldChar w:fldCharType="separate"/>
      </w:r>
      <w:r w:rsidR="004D0104" w:rsidRPr="004D0104">
        <w:rPr>
          <w:noProof/>
        </w:rPr>
        <w:t>[2]</w:t>
      </w:r>
      <w:r w:rsidR="004D0104">
        <w:fldChar w:fldCharType="end"/>
      </w:r>
      <w:r>
        <w:t>. Процесс сохранения строя необходим для осуществления задач сканирования акватории при помощи БЭК.</w:t>
      </w:r>
    </w:p>
    <w:p w14:paraId="5F3ECCE5" w14:textId="1DC0107B" w:rsidR="00B9095F" w:rsidRDefault="00C9546A" w:rsidP="00B9095F">
      <w:pPr>
        <w:pStyle w:val="a4"/>
      </w:pPr>
      <w:r>
        <w:t xml:space="preserve">В </w:t>
      </w:r>
      <w:r w:rsidR="009231A6">
        <w:t>многоакцентных</w:t>
      </w:r>
      <w:r>
        <w:t xml:space="preserve"> </w:t>
      </w:r>
      <w:r w:rsidR="009231A6">
        <w:t>системах</w:t>
      </w:r>
      <w:r>
        <w:t xml:space="preserve"> для каждого агента необходимо учитывать различные переменные, такие как координаты, время, роль и </w:t>
      </w:r>
      <w:r w:rsidR="009231A6">
        <w:t>т. п.</w:t>
      </w:r>
      <w:r>
        <w:t xml:space="preserve"> Во </w:t>
      </w:r>
      <w:r w:rsidR="009231A6">
        <w:t>время</w:t>
      </w:r>
      <w:r>
        <w:t xml:space="preserve"> постановки задачи </w:t>
      </w:r>
      <w:r w:rsidR="009231A6">
        <w:t>многоакцентной</w:t>
      </w:r>
      <w:r>
        <w:t xml:space="preserve"> </w:t>
      </w:r>
      <w:r w:rsidR="009231A6">
        <w:t>системе</w:t>
      </w:r>
      <w:r>
        <w:t xml:space="preserve"> </w:t>
      </w:r>
      <w:r w:rsidR="009231A6">
        <w:t>возникает</w:t>
      </w:r>
      <w:r>
        <w:t xml:space="preserve"> ряд вопросов, такие как кто будет </w:t>
      </w:r>
      <w:r w:rsidR="009231A6">
        <w:t>выполнять</w:t>
      </w:r>
      <w:r>
        <w:t xml:space="preserve"> задачу, как будет </w:t>
      </w:r>
      <w:r w:rsidR="009231A6">
        <w:t>выполняться</w:t>
      </w:r>
      <w:r>
        <w:t xml:space="preserve"> эта задача и </w:t>
      </w:r>
      <w:r w:rsidR="004D0104">
        <w:t>т. п.</w:t>
      </w:r>
      <w:r>
        <w:t xml:space="preserve"> В подобных задачах возникает необходимость сотрудничества и взаимодействия между агентами. В задачах группового сканирования возникает необходимость </w:t>
      </w:r>
      <w:r w:rsidR="009231A6">
        <w:t>поддержания</w:t>
      </w:r>
      <w:r>
        <w:t xml:space="preserve"> формации (строя). </w:t>
      </w:r>
      <w:r w:rsidR="00850985">
        <w:t xml:space="preserve">Для </w:t>
      </w:r>
      <w:r w:rsidR="009231A6">
        <w:t>поддержания</w:t>
      </w:r>
      <w:r w:rsidR="00850985">
        <w:t xml:space="preserve"> стро</w:t>
      </w:r>
      <w:r w:rsidR="004D0104">
        <w:t>я</w:t>
      </w:r>
      <w:r w:rsidR="00850985">
        <w:t xml:space="preserve"> используется подход выбора ведущего агента и формирования потенциальных полей для ведомых агентов. </w:t>
      </w:r>
      <w:r>
        <w:t xml:space="preserve">Подробнее построение и </w:t>
      </w:r>
      <w:r w:rsidR="004D0104">
        <w:t>удержание</w:t>
      </w:r>
      <w:r>
        <w:t xml:space="preserve"> формации </w:t>
      </w:r>
      <w:r w:rsidR="00850985">
        <w:t>в роевом поведении роботов описано в работ</w:t>
      </w:r>
      <w:r w:rsidR="004D0104">
        <w:t xml:space="preserve">е </w:t>
      </w:r>
      <w:r w:rsidR="004D0104">
        <w:fldChar w:fldCharType="begin" w:fldLock="1"/>
      </w:r>
      <w:r w:rsidR="004D0104">
        <w:instrText>ADDIN CSL_CITATION {"citationItems":[{"id":"ITEM-1","itemData":{"DOI":"10.1109/TSMCB.2004.832155","ISSN":"10834419","PMID":"15503497","abstract":"Multirobot systems (MRS) are, nowadays, an important research area within robotics and artificial intelligence and a growing number of systems have recently been presented in the literature. Since application domains and tasks that are faced by MRS are of increasing complexity, the ability of the robots to cooperate can be regarded asa fundamental feature. In this paper, we present a survey of the recent work in the area by specifically examining the forms of cooperation and coordination realized in the MRS. In particular, we propose a new taxonomy for classification of the approaches to coordination in MRS and we describe some systems, which we consider representative in our taxonomy. We finally discuss the outcomes of our analysis and try to highlight future trends of the research on MRS. © 2004 IEEE.","author":[{"dropping-particle":"","family":"Farinelli","given":"Alessandro","non-dropping-particle":"","parse-names":false,"suffix":""},{"dropping-particle":"","family":"Iocchi","given":"Luca","non-dropping-particle":"","parse-names":false,"suffix":""},{"dropping-particle":"","family":"Nardi","given":"Daniele","non-dropping-particle":"","parse-names":false,"suffix":""}],"container-title":"IEEE Transactions on Systems, Man, and Cybernetics, Part B: Cybernetics","id":"ITEM-1","issue":"5","issued":{"date-parts":[["2004","10"]]},"page":"2015-2028","title":"Multirobot systems: A classification focused on coordination","type":"article-journal","volume":"34"},"uris":["http://www.mendeley.com/documents/?uuid=9d98cf0e-8119-34d9-9528-d010d73248a7"]}],"mendeley":{"formattedCitation":"[2]","plainTextFormattedCitation":"[2]","previouslyFormattedCitation":"[2]"},"properties":{"noteIndex":0},"schema":"https://github.com/citation-style-language/schema/raw/master/csl-citation.json"}</w:instrText>
      </w:r>
      <w:r w:rsidR="004D0104">
        <w:fldChar w:fldCharType="separate"/>
      </w:r>
      <w:r w:rsidR="004D0104" w:rsidRPr="004D0104">
        <w:rPr>
          <w:noProof/>
        </w:rPr>
        <w:t>[2]</w:t>
      </w:r>
      <w:r w:rsidR="004D0104">
        <w:fldChar w:fldCharType="end"/>
      </w:r>
      <w:r w:rsidR="00850985">
        <w:t xml:space="preserve">. Примером потенциального поля для </w:t>
      </w:r>
      <w:r w:rsidR="004D0104">
        <w:t>поддержания</w:t>
      </w:r>
      <w:r w:rsidR="00850985">
        <w:t xml:space="preserve"> формации многоагентной системе может служить </w:t>
      </w:r>
      <w:r w:rsidR="004D0104">
        <w:t>потенциальная</w:t>
      </w:r>
      <w:r w:rsidR="00850985">
        <w:t xml:space="preserve"> поверхность в виде окружности, представленной на рисунке </w:t>
      </w:r>
      <w:r w:rsidR="004D0104" w:rsidRPr="004D0104">
        <w:t>6</w:t>
      </w:r>
      <w:r w:rsidR="00850985">
        <w:t>.</w:t>
      </w:r>
    </w:p>
    <w:p w14:paraId="551633DC" w14:textId="77777777" w:rsidR="00850985" w:rsidRDefault="00850985" w:rsidP="004D0104">
      <w:pPr>
        <w:pStyle w:val="af1"/>
      </w:pPr>
      <w:r>
        <w:rPr>
          <w:noProof/>
        </w:rPr>
        <w:lastRenderedPageBreak/>
        <w:drawing>
          <wp:inline distT="0" distB="0" distL="0" distR="0" wp14:anchorId="1616606F" wp14:editId="7FB27A77">
            <wp:extent cx="4406145" cy="234696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21626" cy="2355206"/>
                    </a:xfrm>
                    <a:prstGeom prst="rect">
                      <a:avLst/>
                    </a:prstGeom>
                  </pic:spPr>
                </pic:pic>
              </a:graphicData>
            </a:graphic>
          </wp:inline>
        </w:drawing>
      </w:r>
    </w:p>
    <w:p w14:paraId="4FD0571D" w14:textId="29F978FE" w:rsidR="00850985" w:rsidRDefault="00850985" w:rsidP="004D0104">
      <w:pPr>
        <w:pStyle w:val="af1"/>
      </w:pPr>
      <w:r>
        <w:t xml:space="preserve">Рисунок </w:t>
      </w:r>
      <w:r>
        <w:fldChar w:fldCharType="begin"/>
      </w:r>
      <w:r w:rsidRPr="004D0104">
        <w:instrText xml:space="preserve"> SEQ Рисунок \* ARABIC </w:instrText>
      </w:r>
      <w:r>
        <w:fldChar w:fldCharType="separate"/>
      </w:r>
      <w:r w:rsidR="009231A6">
        <w:rPr>
          <w:noProof/>
        </w:rPr>
        <w:t>6</w:t>
      </w:r>
      <w:r>
        <w:rPr>
          <w:noProof/>
        </w:rPr>
        <w:fldChar w:fldCharType="end"/>
      </w:r>
      <w:r>
        <w:t xml:space="preserve"> - Потенциальная форма для круглой траектории</w:t>
      </w:r>
    </w:p>
    <w:p w14:paraId="6AA0B1C1" w14:textId="10672A90" w:rsidR="00704AC8" w:rsidRDefault="0020693B" w:rsidP="00B9095F">
      <w:pPr>
        <w:pStyle w:val="a4"/>
      </w:pPr>
      <w:r>
        <w:t xml:space="preserve">При движении в формации могут возникать ситуации, в которых одному или </w:t>
      </w:r>
      <w:r w:rsidR="004D0104">
        <w:t>нескольким</w:t>
      </w:r>
      <w:r>
        <w:t xml:space="preserve"> агентам системы необходимо отклониться от заданного маршрута с целью предотвращения столкновений, как с другими агентами системы, так и с препятствиями внешней среды. В работе</w:t>
      </w:r>
      <w:r w:rsidR="004D0104">
        <w:t xml:space="preserve"> </w:t>
      </w:r>
      <w:r w:rsidR="004D0104">
        <w:fldChar w:fldCharType="begin" w:fldLock="1"/>
      </w:r>
      <w:r w:rsidR="004D0104">
        <w:instrText>ADDIN CSL_CITATION {"citationItems":[{"id":"ITEM-1","itemData":{"ISSN":"24058963","author":[{"dropping-particle":"","family":"Acya","given":"Dep","non-dropping-particle":"","parse-names":false,"suffix":""},{"dropping-particle":"","family":"Fisicas","given":"Fac","non-dropping-particle":"","parse-names":false,"suffix":""},{"dropping-particle":"De","family":"Madrid","given":"Universidad Complutense","non-dropping-particle":"","parse-names":false,"suffix":""},{"dropping-particle":"","family":"Giron-sierra","given":"Jose M","non-dropping-particle":"","parse-names":false,"suffix":""},{"dropping-particle":"","family":"Gheorghita","given":"Alina","non-dropping-particle":"","parse-names":false,"suffix":""},{"dropping-particle":"","family":"Riola","given":"Jose M","non-dropping-particle":"","parse-names":false,"suffix":""},{"dropping-particle":"","family":"Díaz","given":"Juan J","non-dropping-particle":"","parse-names":false,"suffix":""}],"id":"ITEM-1","issued":{"date-parts":[["0"]]},"page":"1-14","title":"Swarms of Unmanned Vehicles for Area-Scan : Conceptual and Practical Control Aspects","type":"article-journal"},"uris":["http://www.mendeley.com/documents/?uuid=db4e4f9f-951e-45f4-bc17-52eb8f3abe7f"]}],"mendeley":{"formattedCitation":"[3]","plainTextFormattedCitation":"[3]","previouslyFormattedCitation":"[3]"},"properties":{"noteIndex":0},"schema":"https://github.com/citation-style-language/schema/raw/master/csl-citation.json"}</w:instrText>
      </w:r>
      <w:r w:rsidR="004D0104">
        <w:fldChar w:fldCharType="separate"/>
      </w:r>
      <w:r w:rsidR="004D0104" w:rsidRPr="004D0104">
        <w:rPr>
          <w:noProof/>
        </w:rPr>
        <w:t>[3]</w:t>
      </w:r>
      <w:r w:rsidR="004D0104">
        <w:fldChar w:fldCharType="end"/>
      </w:r>
      <w:r w:rsidR="004D0104">
        <w:t xml:space="preserve"> п</w:t>
      </w:r>
      <w:r>
        <w:t xml:space="preserve">оказано как формация БЭК </w:t>
      </w:r>
      <w:r w:rsidR="004D0104">
        <w:t>избегает</w:t>
      </w:r>
      <w:r>
        <w:t xml:space="preserve"> столкновения как с препятствиями </w:t>
      </w:r>
      <w:r w:rsidR="004D0104">
        <w:t>внешней</w:t>
      </w:r>
      <w:r>
        <w:t xml:space="preserve"> </w:t>
      </w:r>
      <w:r w:rsidR="004D0104">
        <w:t>среды</w:t>
      </w:r>
      <w:r>
        <w:t xml:space="preserve">, так и столкновений между агентами системы. Данный пример приведен на рисунке 6. Так же в работе </w:t>
      </w:r>
      <w:r w:rsidR="004D0104">
        <w:fldChar w:fldCharType="begin" w:fldLock="1"/>
      </w:r>
      <w:r w:rsidR="00D43E6B">
        <w:instrText>ADDIN CSL_CITATION {"citationItems":[{"id":"ITEM-1","itemData":{"ISSN":"24058963","author":[{"dropping-particle":"","family":"Acya","given":"Dep","non-dropping-particle":"","parse-names":false,"suffix":""},{"dropping-particle":"","family":"Fisicas","given":"Fac","non-dropping-particle":"","parse-names":false,"suffix":""},{"dropping-particle":"De","family":"Madrid","given":"Universidad Complutense","non-dropping-particle":"","parse-names":false,"suffix":""},{"dropping-particle":"","family":"Giron-sierra","given":"Jose M","non-dropping-particle":"","parse-names":false,"suffix":""},{"dropping-particle":"","family":"Gheorghita","given":"Alina","non-dropping-particle":"","parse-names":false,"suffix":""},{"dropping-particle":"","family":"Riola","given":"Jose M","non-dropping-particle":"","parse-names":false,"suffix":""},{"dropping-particle":"","family":"Díaz","given":"Juan J","non-dropping-particle":"","parse-names":false,"suffix":""}],"id":"ITEM-1","issued":{"date-parts":[["0"]]},"page":"1-14","title":"Swarms of Unmanned Vehicles for Area-Scan : Conceptual and Practical Control Aspects","type":"article-journal"},"uris":["http://www.mendeley.com/documents/?uuid=db4e4f9f-951e-45f4-bc17-52eb8f3abe7f"]}],"mendeley":{"formattedCitation":"[3]","plainTextFormattedCitation":"[3]","previouslyFormattedCitation":"[3]"},"properties":{"noteIndex":0},"schema":"https://github.com/citation-style-language/schema/raw/master/csl-citation.json"}</w:instrText>
      </w:r>
      <w:r w:rsidR="004D0104">
        <w:fldChar w:fldCharType="separate"/>
      </w:r>
      <w:r w:rsidR="004D0104" w:rsidRPr="004D0104">
        <w:rPr>
          <w:noProof/>
        </w:rPr>
        <w:t>[3]</w:t>
      </w:r>
      <w:r w:rsidR="004D0104">
        <w:fldChar w:fldCharType="end"/>
      </w:r>
      <w:r w:rsidR="004D0104">
        <w:t xml:space="preserve"> </w:t>
      </w:r>
      <w:r>
        <w:t xml:space="preserve">показан алгоритм выбора лидера формации. Так при статическом выборе центрального БЭК в качестве лидера возникают сложности в осуществлении </w:t>
      </w:r>
      <w:r w:rsidR="004D0104">
        <w:t>разворотов</w:t>
      </w:r>
      <w:r>
        <w:t xml:space="preserve"> и поворотов, с сохранением целостности формации. При повороте внешним агентам формации необходимо двигаться с большей скоростью, чем лидеру, соответственно при малых радиусах поворота или большой скорости лидера </w:t>
      </w:r>
      <w:r w:rsidR="00D43E6B">
        <w:t>внешние</w:t>
      </w:r>
      <w:r>
        <w:t xml:space="preserve"> агенты могут не успевать выдерживать заданную позицию и будут отставать от строя. </w:t>
      </w:r>
      <w:r w:rsidR="00704AC8">
        <w:t xml:space="preserve">Для </w:t>
      </w:r>
      <w:r w:rsidR="00D43E6B">
        <w:t>предотвращения</w:t>
      </w:r>
      <w:r w:rsidR="00704AC8">
        <w:t xml:space="preserve"> ошибок такого рода </w:t>
      </w:r>
      <w:r w:rsidR="00D43E6B">
        <w:t>предлагается</w:t>
      </w:r>
      <w:r w:rsidR="00704AC8">
        <w:t xml:space="preserve"> динамически выбирать лидера формации при совершении каждого маневра. В </w:t>
      </w:r>
      <w:r w:rsidR="00D43E6B">
        <w:t>качестве</w:t>
      </w:r>
      <w:r w:rsidR="00704AC8">
        <w:t xml:space="preserve"> лидера выступает </w:t>
      </w:r>
      <w:r w:rsidR="00D43E6B">
        <w:t>вешний</w:t>
      </w:r>
      <w:r w:rsidR="00704AC8">
        <w:t xml:space="preserve"> агент формации, тем самым ограничивая своей максимальной скоростью скорости всех остальных агентов </w:t>
      </w:r>
      <w:r w:rsidR="00D43E6B">
        <w:t>в</w:t>
      </w:r>
      <w:r w:rsidR="00704AC8">
        <w:t xml:space="preserve">о </w:t>
      </w:r>
      <w:r w:rsidR="00D43E6B">
        <w:t>в</w:t>
      </w:r>
      <w:r w:rsidR="00704AC8">
        <w:t xml:space="preserve">ремя совершения поворота. </w:t>
      </w:r>
    </w:p>
    <w:p w14:paraId="1C223634" w14:textId="65F35CD5" w:rsidR="00850985" w:rsidRDefault="0020693B" w:rsidP="00B9095F">
      <w:pPr>
        <w:pStyle w:val="a4"/>
      </w:pPr>
      <w:r>
        <w:t xml:space="preserve">При применении формации к БЭК, в отличи от БПЛА винтового типа не возникает </w:t>
      </w:r>
      <w:r w:rsidR="00704AC8">
        <w:t xml:space="preserve">проблемы малых скоростей внутренних агентов, так как у БЭК нет </w:t>
      </w:r>
      <w:r w:rsidR="00704AC8">
        <w:lastRenderedPageBreak/>
        <w:t xml:space="preserve">такого понятия как скорость сваливания, и даже при нулевых скоростях БЭК останется на плаву. </w:t>
      </w:r>
      <w:r w:rsidR="00D43E6B">
        <w:t>С другой стороны,</w:t>
      </w:r>
      <w:r w:rsidR="00704AC8">
        <w:t xml:space="preserve"> при применении БЭК на подводных крытьях так же необходимо учитывать минимальную скорость формации. </w:t>
      </w:r>
    </w:p>
    <w:p w14:paraId="1B73E626" w14:textId="77777777" w:rsidR="00F85606" w:rsidRDefault="00F85606" w:rsidP="00D43E6B">
      <w:pPr>
        <w:pStyle w:val="af1"/>
      </w:pPr>
      <w:r>
        <w:rPr>
          <w:noProof/>
        </w:rPr>
        <w:drawing>
          <wp:inline distT="0" distB="0" distL="0" distR="0" wp14:anchorId="2E346F26" wp14:editId="4F6F5AD7">
            <wp:extent cx="5940425" cy="1553845"/>
            <wp:effectExtent l="0" t="0" r="3175" b="8255"/>
            <wp:docPr id="8" name="Рисунок 8" descr="Изображение выглядит как седзи, здание&#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1553845"/>
                    </a:xfrm>
                    <a:prstGeom prst="rect">
                      <a:avLst/>
                    </a:prstGeom>
                  </pic:spPr>
                </pic:pic>
              </a:graphicData>
            </a:graphic>
          </wp:inline>
        </w:drawing>
      </w:r>
    </w:p>
    <w:p w14:paraId="5CA12D98" w14:textId="5328FA47" w:rsidR="00F85606" w:rsidRDefault="00F85606" w:rsidP="00D43E6B">
      <w:pPr>
        <w:pStyle w:val="af1"/>
      </w:pPr>
      <w:r>
        <w:t xml:space="preserve">Рисунок </w:t>
      </w:r>
      <w:r w:rsidR="00952BCC">
        <w:fldChar w:fldCharType="begin"/>
      </w:r>
      <w:r w:rsidR="00952BCC" w:rsidRPr="00D43E6B">
        <w:instrText xml:space="preserve"> SEQ Рисунок \* ARABIC </w:instrText>
      </w:r>
      <w:r w:rsidR="00952BCC">
        <w:fldChar w:fldCharType="separate"/>
      </w:r>
      <w:r w:rsidR="009231A6">
        <w:rPr>
          <w:noProof/>
        </w:rPr>
        <w:t>7</w:t>
      </w:r>
      <w:r w:rsidR="00952BCC">
        <w:rPr>
          <w:noProof/>
        </w:rPr>
        <w:fldChar w:fldCharType="end"/>
      </w:r>
      <w:r>
        <w:t xml:space="preserve"> - Формация избегает препятствий во время движения</w:t>
      </w:r>
    </w:p>
    <w:p w14:paraId="6DA1877C" w14:textId="4470B465" w:rsidR="0020693B" w:rsidRPr="00177E9B" w:rsidRDefault="00D43E6B" w:rsidP="0020693B">
      <w:pPr>
        <w:pStyle w:val="a4"/>
        <w:rPr>
          <w:lang w:val="en-US"/>
        </w:rPr>
      </w:pPr>
      <w:r>
        <w:t>Также</w:t>
      </w:r>
      <w:r w:rsidR="00704AC8">
        <w:t xml:space="preserve"> применяется метод задания единого пути всей формации и распределение расстояний от данного пути между членами группы. Расстояния распределяются по правилам «НА </w:t>
      </w:r>
      <w:r w:rsidR="00704AC8">
        <w:rPr>
          <w:lang w:val="en-US"/>
        </w:rPr>
        <w:t>N</w:t>
      </w:r>
      <w:r w:rsidR="00704AC8" w:rsidRPr="00704AC8">
        <w:t xml:space="preserve"> </w:t>
      </w:r>
      <w:r w:rsidR="00704AC8">
        <w:t>МЕТРОВ ЛЕВЕЕ</w:t>
      </w:r>
      <w:r w:rsidR="00704AC8" w:rsidRPr="00704AC8">
        <w:t>|</w:t>
      </w:r>
      <w:r w:rsidR="00704AC8">
        <w:t xml:space="preserve">ПРАВЕЕ». При этом лидер </w:t>
      </w:r>
      <w:r>
        <w:t>формации</w:t>
      </w:r>
      <w:r w:rsidR="00704AC8">
        <w:t xml:space="preserve"> тоже мо</w:t>
      </w:r>
      <w:r>
        <w:t>ж</w:t>
      </w:r>
      <w:r w:rsidR="00704AC8">
        <w:t xml:space="preserve">ет двигаться не по </w:t>
      </w:r>
      <w:r>
        <w:t>заданному</w:t>
      </w:r>
      <w:r w:rsidR="00704AC8">
        <w:t xml:space="preserve"> единому пути, а рядом с ним. Лидер движется с заданной скоростью. Остальные участники держат заданное расстояние до лидера по пути. Пример работы подобной системы проведен на рисунке 7</w:t>
      </w:r>
      <w:r w:rsidR="00177E9B">
        <w:rPr>
          <w:lang w:val="en-US"/>
        </w:rPr>
        <w:t>.</w:t>
      </w:r>
    </w:p>
    <w:p w14:paraId="4C9C32AA" w14:textId="77777777" w:rsidR="00F85606" w:rsidRDefault="00F85606" w:rsidP="00D43E6B">
      <w:pPr>
        <w:pStyle w:val="af1"/>
      </w:pPr>
      <w:r>
        <w:rPr>
          <w:noProof/>
        </w:rPr>
        <w:drawing>
          <wp:inline distT="0" distB="0" distL="0" distR="0" wp14:anchorId="2A5EB8A8" wp14:editId="3E67FBBE">
            <wp:extent cx="4130040" cy="2267438"/>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36214" cy="2270828"/>
                    </a:xfrm>
                    <a:prstGeom prst="rect">
                      <a:avLst/>
                    </a:prstGeom>
                  </pic:spPr>
                </pic:pic>
              </a:graphicData>
            </a:graphic>
          </wp:inline>
        </w:drawing>
      </w:r>
    </w:p>
    <w:p w14:paraId="0D257187" w14:textId="342A3D66" w:rsidR="00F85606" w:rsidRDefault="00F85606" w:rsidP="00D43E6B">
      <w:pPr>
        <w:pStyle w:val="af1"/>
      </w:pPr>
      <w:r>
        <w:t xml:space="preserve">Рисунок </w:t>
      </w:r>
      <w:r w:rsidR="00952BCC">
        <w:fldChar w:fldCharType="begin"/>
      </w:r>
      <w:r w:rsidR="00952BCC" w:rsidRPr="00D43E6B">
        <w:instrText xml:space="preserve"> SEQ Рисунок \* ARABIC </w:instrText>
      </w:r>
      <w:r w:rsidR="00952BCC">
        <w:fldChar w:fldCharType="separate"/>
      </w:r>
      <w:r w:rsidR="009231A6">
        <w:rPr>
          <w:noProof/>
        </w:rPr>
        <w:t>8</w:t>
      </w:r>
      <w:r w:rsidR="00952BCC">
        <w:rPr>
          <w:noProof/>
        </w:rPr>
        <w:fldChar w:fldCharType="end"/>
      </w:r>
      <w:r>
        <w:t xml:space="preserve"> - Построение БЭК</w:t>
      </w:r>
    </w:p>
    <w:p w14:paraId="79D4EEE4" w14:textId="10B2056C" w:rsidR="00704AC8" w:rsidRDefault="00704AC8" w:rsidP="00F85606">
      <w:pPr>
        <w:pStyle w:val="a4"/>
      </w:pPr>
      <w:r>
        <w:t xml:space="preserve">Интересно заметить, что контуры управления, предназначенные </w:t>
      </w:r>
      <w:r w:rsidR="00D43E6B">
        <w:t>для</w:t>
      </w:r>
      <w:r>
        <w:t xml:space="preserve"> работы БЭК в </w:t>
      </w:r>
      <w:r w:rsidR="00D43E6B">
        <w:t>индивидуальном</w:t>
      </w:r>
      <w:r>
        <w:t xml:space="preserve"> режиме не подходят для работы даже в паре, что </w:t>
      </w:r>
      <w:r w:rsidR="00D43E6B">
        <w:t>порезано</w:t>
      </w:r>
      <w:r>
        <w:t xml:space="preserve"> в работе</w:t>
      </w:r>
      <w:r w:rsidR="00D43E6B">
        <w:fldChar w:fldCharType="begin" w:fldLock="1"/>
      </w:r>
      <w:r w:rsidR="00D43E6B">
        <w:instrText>ADDIN CSL_CITATION {"citationItems":[{"id":"ITEM-1","itemData":{"author":[{"dropping-particle":"","family":"M. Cummings","given":"","non-dropping-particle":"","parse-names":false,"suffix":""}],"container-title":"nd Annual Swarming: Autonomous Intelligent Networked Systems Conference","id":"ITEM-1","issued":{"date-parts":[["2004"]]},"title":"Human Supervisory Control of Swarming Networks","type":"article-journal"},"uris":["http://www.mendeley.com/documents/?uuid=9f03415d-6863-4ea7-b392-b96a5ab83782"]}],"mendeley":{"formattedCitation":"[4]","plainTextFormattedCitation":"[4]","previouslyFormattedCitation":"[4]"},"properties":{"noteIndex":0},"schema":"https://github.com/citation-style-language/schema/raw/master/csl-citation.json"}</w:instrText>
      </w:r>
      <w:r w:rsidR="00D43E6B">
        <w:fldChar w:fldCharType="separate"/>
      </w:r>
      <w:r w:rsidR="00D43E6B" w:rsidRPr="00D43E6B">
        <w:rPr>
          <w:noProof/>
        </w:rPr>
        <w:t>[4]</w:t>
      </w:r>
      <w:r w:rsidR="00D43E6B">
        <w:fldChar w:fldCharType="end"/>
      </w:r>
      <w:r>
        <w:t xml:space="preserve">. В данной работе решалась задача буксировки бона </w:t>
      </w:r>
      <w:r>
        <w:lastRenderedPageBreak/>
        <w:t xml:space="preserve">для локализации разливов нефти. Так в процессе работы пара БЭК </w:t>
      </w:r>
      <w:r w:rsidR="00D43E6B">
        <w:t>сбивалась</w:t>
      </w:r>
      <w:r>
        <w:t xml:space="preserve"> с маршрута и переходила в режим перетягивания каната.</w:t>
      </w:r>
    </w:p>
    <w:p w14:paraId="19DDBCDA" w14:textId="34B0B356" w:rsidR="00F85606" w:rsidRDefault="00DA26B3" w:rsidP="00F85606">
      <w:pPr>
        <w:pStyle w:val="a4"/>
      </w:pPr>
      <w:r>
        <w:t>Так же стоит заметить, что и</w:t>
      </w:r>
      <w:r w:rsidR="00F85606">
        <w:t>меются иллюстративные исследования, включающие физическое взаимодействие</w:t>
      </w:r>
      <w:r w:rsidR="00D43E6B" w:rsidRPr="00D43E6B">
        <w:t xml:space="preserve"> </w:t>
      </w:r>
      <w:r w:rsidR="00D43E6B">
        <w:fldChar w:fldCharType="begin" w:fldLock="1"/>
      </w:r>
      <w:r w:rsidR="00D43E6B">
        <w:instrText>ADDIN CSL_CITATION {"citationItems":[{"id":"ITEM-1","itemData":{"author":[{"dropping-particle":"","family":"Torabi","given":"Sina","non-dropping-particle":"","parse-names":false,"suffix":""}],"id":"ITEM-1","issued":{"date-parts":[["0"]]},"title":"Collective transportation of objects by a swarm of robots Master's thesis in Complex Adaptive Systems","type":"article-journal"},"uris":["http://www.mendeley.com/documents/?uuid=602b7019-dce8-37b4-81bb-955f31ddf79c"]}],"mendeley":{"formattedCitation":"[5]","plainTextFormattedCitation":"[5]","previouslyFormattedCitation":"[5]"},"properties":{"noteIndex":0},"schema":"https://github.com/citation-style-language/schema/raw/master/csl-citation.json"}</w:instrText>
      </w:r>
      <w:r w:rsidR="00D43E6B">
        <w:fldChar w:fldCharType="separate"/>
      </w:r>
      <w:r w:rsidR="00D43E6B" w:rsidRPr="00D43E6B">
        <w:rPr>
          <w:noProof/>
        </w:rPr>
        <w:t>[5]</w:t>
      </w:r>
      <w:r w:rsidR="00D43E6B">
        <w:fldChar w:fldCharType="end"/>
      </w:r>
      <w:r>
        <w:t>,</w:t>
      </w:r>
      <w:r w:rsidR="00F85606">
        <w:t xml:space="preserve"> о коллективной транспортировке объектов роем</w:t>
      </w:r>
      <w:r w:rsidR="00177E9B" w:rsidRPr="00177E9B">
        <w:t xml:space="preserve"> </w:t>
      </w:r>
      <w:r w:rsidR="00177E9B">
        <w:fldChar w:fldCharType="begin" w:fldLock="1"/>
      </w:r>
      <w:r w:rsidR="00177E9B">
        <w:instrText>ADDIN CSL_CITATION {"citationItems":[{"id":"ITEM-1","itemData":{"DOI":"10.1109/MRA.2005.1458313","ISSN":"10709932","author":[{"dropping-particle":"","family":"Mondada","given":"Francesco","non-dropping-particle":"","parse-names":false,"suffix":""},{"dropping-particle":"","family":"Gambardella","given":"Luca Maria","non-dropping-particle":"","parse-names":false,"suffix":""},{"dropping-particle":"","family":"Floreano","given":"Dario","non-dropping-particle":"","parse-names":false,"suffix":""},{"dropping-particle":"","family":"Nolfi","given":"Stefano","non-dropping-particle":"","parse-names":false,"suffix":""},{"dropping-particle":"","family":"Deneubourg","given":"Jean Louis","non-dropping-particle":"","parse-names":false,"suffix":""},{"dropping-particle":"","family":"Dorigo","given":"Marco","non-dropping-particle":"","parse-names":false,"suffix":""}],"container-title":"IEEE Robotics and Automation Magazine","id":"ITEM-1","issue":"2","issued":{"date-parts":[["2005","6"]]},"page":"21-28","title":"The cooperation of swarm-bots: Physical interactions in collective robotics","type":"article-journal","volume":"12"},"uris":["http://www.mendeley.com/documents/?uuid=063ad873-32d3-360b-9805-3f1944e68f52"]}],"mendeley":{"formattedCitation":"[6]","plainTextFormattedCitation":"[6]","previouslyFormattedCitation":"[6]"},"properties":{"noteIndex":0},"schema":"https://github.com/citation-style-language/schema/raw/master/csl-citation.json"}</w:instrText>
      </w:r>
      <w:r w:rsidR="00177E9B">
        <w:fldChar w:fldCharType="separate"/>
      </w:r>
      <w:r w:rsidR="00177E9B" w:rsidRPr="00177E9B">
        <w:rPr>
          <w:noProof/>
        </w:rPr>
        <w:t>[6]</w:t>
      </w:r>
      <w:r w:rsidR="00177E9B">
        <w:fldChar w:fldCharType="end"/>
      </w:r>
      <w:r>
        <w:t>,</w:t>
      </w:r>
      <w:r w:rsidR="00F85606">
        <w:t xml:space="preserve"> о сотрудничестве роевых ботов, с примерами самосборки и коллективного толкания объектов</w:t>
      </w:r>
      <w:r>
        <w:t xml:space="preserve"> </w:t>
      </w:r>
      <w:r w:rsidR="00177E9B">
        <w:fldChar w:fldCharType="begin" w:fldLock="1"/>
      </w:r>
      <w:r w:rsidR="00177E9B">
        <w:instrText>ADDIN CSL_CITATION {"citationItems":[{"id":"ITEM-1","itemData":{"DOI":"10.1109/ICRA.2014.6907011","ISBN":"9781479936854","ISSN":"10504729","abstract":"This paper addresses the self-assembly of a large team of autonomous boats into floating platforms. We describe the design of individual boats, the systems concept, the algorithms, the software architecture and experimental results with prototypes that are 1:12 scale realizations of modified ISO shipping containers, with the goal of demonstrating self-assembly into large maritime structures such as air strips, bridges, harbors or sea bases. Each container is a robotic module capable of holonomic motion that can dock in a brick pattern to form arbitrary shapes. Over 60 modules were built of varying capability. The docking mechanism is designed to be robust to large disturbances that can be expected in the high seas. The docking mechanism also incorporates adjustable stiffness so that the conglomerate can comply to waves representative of sea state three, and have the ability to dynamically stiffen as required. The component modules for autonomous assembly, docking and simultaneous collision-free planning as well as the software architecture are presented along with the description of experimental verification.","author":[{"dropping-particle":"","family":"O'Hara","given":"Ian","non-dropping-particle":"","parse-names":false,"suffix":""},{"dropping-particle":"","family":"Paulos","given":"James","non-dropping-particle":"","parse-names":false,"suffix":""},{"dropping-particle":"","family":"Davey","given":"Jay","non-dropping-particle":"","parse-names":false,"suffix":""},{"dropping-particle":"","family":"Eckenstein","given":"Nick","non-dropping-particle":"","parse-names":false,"suffix":""},{"dropping-particle":"","family":"Doshi","given":"Neel","non-dropping-particle":"","parse-names":false,"suffix":""},{"dropping-particle":"","family":"Tosun","given":"Tarik","non-dropping-particle":"","parse-names":false,"suffix":""},{"dropping-particle":"","family":"Greco","given":"Jonathan","non-dropping-particle":"","parse-names":false,"suffix":""},{"dropping-particle":"","family":"Seo","given":"Jungwon","non-dropping-particle":"","parse-names":false,"suffix":""},{"dropping-particle":"","family":"Turpin","given":"Matt","non-dropping-particle":"","parse-names":false,"suffix":""},{"dropping-particle":"","family":"Kumar","given":"Vijay","non-dropping-particle":"","parse-names":false,"suffix":""},{"dropping-particle":"","family":"Yim","given":"Mark","non-dropping-particle":"","parse-names":false,"suffix":""}],"container-title":"Proceedings - IEEE International Conference on Robotics and Automation","id":"ITEM-1","issued":{"date-parts":[["2014","9","22"]]},"page":"1234-1240","publisher":"Institute of Electrical and Electronics Engineers Inc.","title":"Self-assembly of a swarm of autonomous boats into floating structures","type":"article-journal"},"uris":["http://www.mendeley.com/documents/?uuid=62eb2b44-7a1a-34e4-835f-1c2f05bd32c1"]}],"mendeley":{"formattedCitation":"[7]","plainTextFormattedCitation":"[7]","previouslyFormattedCitation":"[7]"},"properties":{"noteIndex":0},"schema":"https://github.com/citation-style-language/schema/raw/master/csl-citation.json"}</w:instrText>
      </w:r>
      <w:r w:rsidR="00177E9B">
        <w:fldChar w:fldCharType="separate"/>
      </w:r>
      <w:r w:rsidR="00177E9B" w:rsidRPr="00177E9B">
        <w:rPr>
          <w:noProof/>
        </w:rPr>
        <w:t>[7]</w:t>
      </w:r>
      <w:r w:rsidR="00177E9B">
        <w:fldChar w:fldCharType="end"/>
      </w:r>
      <w:r>
        <w:t xml:space="preserve">, </w:t>
      </w:r>
      <w:r w:rsidR="00F85606">
        <w:t>о самосборке роя лодок в плавучие конструкции.</w:t>
      </w:r>
    </w:p>
    <w:p w14:paraId="095A9ADD" w14:textId="7F0812AB" w:rsidR="00952BCC" w:rsidRDefault="00952BCC" w:rsidP="00952BCC">
      <w:pPr>
        <w:pStyle w:val="a4"/>
      </w:pPr>
      <w:r>
        <w:t xml:space="preserve">Так же стоит упомянуть работу </w:t>
      </w:r>
      <w:r>
        <w:fldChar w:fldCharType="begin" w:fldLock="1"/>
      </w:r>
      <w:r w:rsidR="00177E9B">
        <w:instrText>ADDIN CSL_CITATION {"citationItems":[{"id":"ITEM-1","itemData":{"DOI":"10.3389/FROBT.2020.00036/BIBTEX","ISSN":"22969144","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author":[{"dropping-particle":"","family":"Schranz","given":"Melanie","non-dropping-particle":"","parse-names":false,"suffix":""},{"dropping-particle":"","family":"Umlauft","given":"Martina","non-dropping-particle":"","parse-names":false,"suffix":""},{"dropping-particle":"","family":"Sende","given":"Micha","non-dropping-particle":"","parse-names":false,"suffix":""},{"dropping-particle":"","family":"Elmenreich","given":"Wilfried","non-dropping-particle":"","parse-names":false,"suffix":""}],"container-title":"Frontiers in Robotics and AI","id":"ITEM-1","issued":{"date-parts":[["2020","4","2"]]},"page":"36","publisher":"Frontiers Media S.A.","title":"Swarm Robotic Behaviors and Current Applications","type":"article-journal","volume":"7"},"uris":["http://www.mendeley.com/documents/?uuid=1e138010-5fd9-353e-b15f-e670671854d2"]}],"mendeley":{"formattedCitation":"[8]","plainTextFormattedCitation":"[8]","previouslyFormattedCitation":"[8]"},"properties":{"noteIndex":0},"schema":"https://github.com/citation-style-language/schema/raw/master/csl-citation.json"}</w:instrText>
      </w:r>
      <w:r>
        <w:fldChar w:fldCharType="separate"/>
      </w:r>
      <w:r w:rsidR="00177E9B" w:rsidRPr="00177E9B">
        <w:rPr>
          <w:noProof/>
        </w:rPr>
        <w:t>[8]</w:t>
      </w:r>
      <w:r>
        <w:fldChar w:fldCharType="end"/>
      </w:r>
      <w:r>
        <w:t xml:space="preserve">, в которой приводится классификация иерархической системы группы роботов, </w:t>
      </w:r>
      <w:r w:rsidR="00D43E6B">
        <w:t>приведённая</w:t>
      </w:r>
      <w:r>
        <w:t xml:space="preserve"> на рисунке </w:t>
      </w:r>
      <w:r w:rsidR="00D43E6B">
        <w:t>9.</w:t>
      </w:r>
    </w:p>
    <w:p w14:paraId="43AD6471" w14:textId="77777777" w:rsidR="00952BCC" w:rsidRDefault="00952BCC" w:rsidP="00952BCC">
      <w:pPr>
        <w:pStyle w:val="a4"/>
        <w:keepNext/>
      </w:pPr>
      <w:r>
        <w:rPr>
          <w:noProof/>
        </w:rPr>
        <w:drawing>
          <wp:inline distT="0" distB="0" distL="0" distR="0" wp14:anchorId="5EA94942" wp14:editId="3B3061E7">
            <wp:extent cx="3935116" cy="4434840"/>
            <wp:effectExtent l="0" t="0" r="8255" b="3810"/>
            <wp:docPr id="7" name="Рисунок 7" descr="Изображение выглядит как стол&#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6287" cy="4447430"/>
                    </a:xfrm>
                    <a:prstGeom prst="rect">
                      <a:avLst/>
                    </a:prstGeom>
                    <a:noFill/>
                    <a:ln>
                      <a:noFill/>
                    </a:ln>
                  </pic:spPr>
                </pic:pic>
              </a:graphicData>
            </a:graphic>
          </wp:inline>
        </w:drawing>
      </w:r>
    </w:p>
    <w:p w14:paraId="166A781C" w14:textId="75D7A650" w:rsidR="00952BCC" w:rsidRPr="00952BCC" w:rsidRDefault="00952BCC" w:rsidP="00952BCC">
      <w:pPr>
        <w:pStyle w:val="af1"/>
        <w:jc w:val="both"/>
      </w:pPr>
      <w:r>
        <w:t xml:space="preserve">Рисунок </w:t>
      </w:r>
      <w:fldSimple w:instr=" SEQ Рисунок \* ARABIC ">
        <w:r w:rsidR="009231A6">
          <w:rPr>
            <w:noProof/>
          </w:rPr>
          <w:t>9</w:t>
        </w:r>
      </w:fldSimple>
      <w:r>
        <w:t xml:space="preserve"> - Классификация роевого поведения роботов</w:t>
      </w:r>
    </w:p>
    <w:p w14:paraId="3112F65A" w14:textId="6FBD48BB" w:rsidR="0097088A" w:rsidRDefault="0097088A">
      <w:r>
        <w:br w:type="page"/>
      </w:r>
    </w:p>
    <w:p w14:paraId="4B9C2BAA" w14:textId="182875C3" w:rsidR="0097088A" w:rsidRDefault="0097088A" w:rsidP="0097088A">
      <w:pPr>
        <w:pStyle w:val="a6"/>
      </w:pPr>
      <w:bookmarkStart w:id="15" w:name="_Toc93673155"/>
      <w:r>
        <w:lastRenderedPageBreak/>
        <w:t>Области сканирования</w:t>
      </w:r>
      <w:bookmarkEnd w:id="15"/>
    </w:p>
    <w:p w14:paraId="3A6EE825" w14:textId="0C8F0CF1" w:rsidR="00D72835" w:rsidRDefault="00D72835" w:rsidP="00DA26B3">
      <w:pPr>
        <w:pStyle w:val="a4"/>
      </w:pPr>
      <w:r>
        <w:t xml:space="preserve">В задачах сканирования можно выделить две области применения БЭК: военную и гражданскую. В военном применении в </w:t>
      </w:r>
      <w:r w:rsidR="00177E9B">
        <w:t>большинстве</w:t>
      </w:r>
      <w:r>
        <w:t xml:space="preserve"> случаев БЭК выступает самостоятельной единицей и используется </w:t>
      </w:r>
      <w:r w:rsidR="00177E9B">
        <w:t>для обнаружения</w:t>
      </w:r>
      <w:r>
        <w:t xml:space="preserve"> мин в акватории. Применение малых БЭК </w:t>
      </w:r>
      <w:r w:rsidR="00177E9B">
        <w:t>позволяет</w:t>
      </w:r>
      <w:r>
        <w:t xml:space="preserve"> производить поис</w:t>
      </w:r>
      <w:r w:rsidR="00177E9B">
        <w:t>к</w:t>
      </w:r>
      <w:r>
        <w:t xml:space="preserve"> заглубленных минных заграждений. Так как осадка малого БЭК меньше, чем заглубление мины, то мина не срабатывает от прохода БЭК. Так же глубина сканирования </w:t>
      </w:r>
      <w:r w:rsidR="00177E9B">
        <w:t>навесного</w:t>
      </w:r>
      <w:r>
        <w:t xml:space="preserve"> оборудования БЭК в виде </w:t>
      </w:r>
      <w:r w:rsidR="00177E9B">
        <w:t>стационарного</w:t>
      </w:r>
      <w:r>
        <w:t xml:space="preserve"> гидроакустического локатора позволяет обнаруживать м</w:t>
      </w:r>
      <w:r w:rsidR="00177E9B">
        <w:t>и</w:t>
      </w:r>
      <w:r>
        <w:t xml:space="preserve">ны с небольшим заглублением. В </w:t>
      </w:r>
      <w:r w:rsidR="00177E9B">
        <w:t>задачах</w:t>
      </w:r>
      <w:r>
        <w:t xml:space="preserve"> гражданского </w:t>
      </w:r>
      <w:r w:rsidR="00177E9B">
        <w:t>применения</w:t>
      </w:r>
      <w:r>
        <w:t xml:space="preserve"> БЭК могут </w:t>
      </w:r>
      <w:r w:rsidR="00177E9B">
        <w:t>использоваться</w:t>
      </w:r>
      <w:r>
        <w:t xml:space="preserve"> совместно с буксируемым ГБО, так как при поиске различных объектов на дне океана требуется сильно большая глубина сканирования, чем у гидроакустического локатора. </w:t>
      </w:r>
      <w:r w:rsidR="00117860">
        <w:t xml:space="preserve">Сканирование территории может осуществляться несколькими вариантами траектории. Два таких варианта, спирать и зиг-заг (газонокосилка) показаны на рисунке </w:t>
      </w:r>
      <w:r w:rsidR="00177E9B">
        <w:t>10</w:t>
      </w:r>
      <w:r w:rsidR="00117860">
        <w:t xml:space="preserve">. При этом агенты роя могут осуществлять как совместное одновременное сканирование акватории для предотвращения акустических теней (рисунок </w:t>
      </w:r>
      <w:r w:rsidR="00177E9B">
        <w:t>8</w:t>
      </w:r>
      <w:r w:rsidR="00117860">
        <w:t xml:space="preserve">), так и распределять область сканирования на подобласти и сканировать каждый свой участок, но в таком случае неизбежно появляются акустические тени (рисунок </w:t>
      </w:r>
      <w:r w:rsidR="00177E9B">
        <w:t>10</w:t>
      </w:r>
      <w:r w:rsidR="00117860">
        <w:t>).</w:t>
      </w:r>
    </w:p>
    <w:p w14:paraId="70995BD6" w14:textId="77777777" w:rsidR="00117860" w:rsidRDefault="00DA26B3" w:rsidP="00177E9B">
      <w:pPr>
        <w:pStyle w:val="af1"/>
      </w:pPr>
      <w:r>
        <w:rPr>
          <w:noProof/>
        </w:rPr>
        <w:lastRenderedPageBreak/>
        <w:drawing>
          <wp:inline distT="0" distB="0" distL="0" distR="0" wp14:anchorId="73AE49C9" wp14:editId="30481D29">
            <wp:extent cx="4587240" cy="3032760"/>
            <wp:effectExtent l="0" t="0" r="3810" b="0"/>
            <wp:docPr id="25" name="Рисунок 25"/>
            <wp:cNvGraphicFramePr/>
            <a:graphic xmlns:a="http://schemas.openxmlformats.org/drawingml/2006/main">
              <a:graphicData uri="http://schemas.openxmlformats.org/drawingml/2006/picture">
                <pic:pic xmlns:pic="http://schemas.openxmlformats.org/drawingml/2006/picture">
                  <pic:nvPicPr>
                    <pic:cNvPr id="25" name="Рисунок 25"/>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7240" cy="3032760"/>
                    </a:xfrm>
                    <a:prstGeom prst="rect">
                      <a:avLst/>
                    </a:prstGeom>
                    <a:noFill/>
                    <a:ln>
                      <a:noFill/>
                    </a:ln>
                  </pic:spPr>
                </pic:pic>
              </a:graphicData>
            </a:graphic>
          </wp:inline>
        </w:drawing>
      </w:r>
    </w:p>
    <w:p w14:paraId="2B4BCF98" w14:textId="75CD004C" w:rsidR="00DA26B3" w:rsidRDefault="00117860" w:rsidP="00177E9B">
      <w:pPr>
        <w:pStyle w:val="af1"/>
      </w:pPr>
      <w:r>
        <w:t xml:space="preserve">Рисунок </w:t>
      </w:r>
      <w:r>
        <w:fldChar w:fldCharType="begin"/>
      </w:r>
      <w:r w:rsidRPr="00177E9B">
        <w:instrText xml:space="preserve"> SEQ Рисунок \* ARABIC </w:instrText>
      </w:r>
      <w:r>
        <w:fldChar w:fldCharType="separate"/>
      </w:r>
      <w:r w:rsidR="009231A6">
        <w:rPr>
          <w:noProof/>
        </w:rPr>
        <w:t>10</w:t>
      </w:r>
      <w:r>
        <w:fldChar w:fldCharType="end"/>
      </w:r>
      <w:r>
        <w:t xml:space="preserve"> - Распределение области сканирования на подобласти</w:t>
      </w:r>
    </w:p>
    <w:p w14:paraId="54BCE246" w14:textId="39590FC6" w:rsidR="00117860" w:rsidRDefault="00117860" w:rsidP="00117860">
      <w:pPr>
        <w:pStyle w:val="a4"/>
      </w:pPr>
      <w:r>
        <w:t xml:space="preserve">Так же стоит рассмотреть псевдослучайные траектории сканирования и траектории, привязанные к местности. Так </w:t>
      </w:r>
      <w:r w:rsidR="00D072FF">
        <w:t>при сканировании акваторий со сложным рельефом дна или большим количеством островов и других запретных зон имеет смысл применять псевдослучайные траектории, так как и спиральные траектории и траектории зиг-заг будут генерироваться с большим перекрытием, зачёт обхода препятствий.</w:t>
      </w:r>
    </w:p>
    <w:p w14:paraId="3A419B55" w14:textId="36D96B15" w:rsidR="004D61EE" w:rsidRDefault="00DA26B3" w:rsidP="00020B58">
      <w:pPr>
        <w:pStyle w:val="a4"/>
      </w:pPr>
      <w:r>
        <w:t xml:space="preserve">В </w:t>
      </w:r>
      <w:r w:rsidR="00D072FF">
        <w:t>работе</w:t>
      </w:r>
      <w:r w:rsidR="00177E9B">
        <w:t xml:space="preserve"> </w:t>
      </w:r>
      <w:r w:rsidR="00177E9B">
        <w:fldChar w:fldCharType="begin" w:fldLock="1"/>
      </w:r>
      <w:r w:rsidR="00177E9B">
        <w:instrText>ADDIN CSL_CITATION {"citationItems":[{"id":"ITEM-1","itemData":{"DOI":"10.1109/IROS.2004.1389437","ISBN":"0780384636","abstract":"This paper proposes a new coordination algorithm for efficiently exploring an unknown environment with a team of mobile robots. The proposed technique subsequently applies a well-known unsupervised clustering algorithm (K-Means) in order to fairly divide the remaining unknown space into as many disjoint regions as available robots. Each robot is primarily responsible for exploring its assigned region and can help other robots on its way through. Unknown space is dynamically repartitioned as new areas are discovered by the team, balancing thus the overall workload among team members and naturally leading to greater dispersion over the environment and thus faster broad coverage than with previous greedy-like approaches, which guide robots based on maximum profit strategies that simply trade off between distance to the closest frontiers and amount of unknown cells likely to be discovered from them.","author":[{"dropping-particle":"","family":"Solanas","given":"Agusti","non-dropping-particle":"","parse-names":false,"suffix":""},{"dropping-particle":"","family":"Garcia","given":"Miguel Angel","non-dropping-particle":"","parse-names":false,"suffix":""}],"container-title":"2004 IEEE/RSJ International Conference on Intelligent Robots and Systems (IROS)","id":"ITEM-1","issued":{"date-parts":[["2004"]]},"page":"717-721","title":"Coordinated multi-robot exploration through unsupervised clustering of unknown space","type":"article-journal","volume":"1"},"uris":["http://www.mendeley.com/documents/?uuid=f2bbef91-032c-340a-a77a-84a8240789ae"]}],"mendeley":{"formattedCitation":"[9]","plainTextFormattedCitation":"[9]","previouslyFormattedCitation":"[9]"},"properties":{"noteIndex":0},"schema":"https://github.com/citation-style-language/schema/raw/master/csl-citation.json"}</w:instrText>
      </w:r>
      <w:r w:rsidR="00177E9B">
        <w:fldChar w:fldCharType="separate"/>
      </w:r>
      <w:r w:rsidR="00177E9B" w:rsidRPr="00177E9B">
        <w:rPr>
          <w:noProof/>
        </w:rPr>
        <w:t>[9]</w:t>
      </w:r>
      <w:r w:rsidR="00177E9B">
        <w:fldChar w:fldCharType="end"/>
      </w:r>
      <w:r>
        <w:t xml:space="preserve"> представлен наводящий метод скоординированного исследования с участием нескольких роботов, заставляющий роботов рассредоточиться в направлении неизвестных пространств. Интересными приложениями являются: обнаружение мин с использованием нескольких агентов, наблюдение за территорией с помощью роя </w:t>
      </w:r>
      <w:r w:rsidR="00020B58">
        <w:t>БПЛА</w:t>
      </w:r>
      <w:r>
        <w:t xml:space="preserve"> и исследование территории на основе </w:t>
      </w:r>
      <w:r w:rsidR="00177E9B">
        <w:t>феромонов</w:t>
      </w:r>
      <w:r>
        <w:t xml:space="preserve"> и стай птиц. Обширные обзоры по разведке можно найти в </w:t>
      </w:r>
      <w:r w:rsidR="00020B58">
        <w:t xml:space="preserve">работе </w:t>
      </w:r>
      <w:r w:rsidR="00177E9B">
        <w:fldChar w:fldCharType="begin" w:fldLock="1"/>
      </w:r>
      <w:r w:rsidR="00177E9B">
        <w:instrText>ADDIN CSL_CITATION {"citationItems":[{"id":"ITEM-1","itemData":{"DOI":"10.1016/J.ROBOT.2013.09.004","ISSN":"09218890","abstract":"Coverage Path Planning (CPP) is the task of determining a path that passes over all points of an area or volume of interest while avoiding obstacles. This task is integral to many robotic applications, such as vacuum cleaning robots, painter robots, autonomous underwater vehicles creating image mosaics, demining robots, lawn mowers, automated harvesters, window cleaners and inspection of complex structures, just to name a few. A considerable body of research has addressed the CPP problem. However, no updated surveys on CPP reflecting recent advances in the field have been presented in the past ten years. In this paper, we present a review of the most successful CPP methods, focusing on the achievements made in the past decade. Furthermore, we discuss reported field applications of the described CPP methods. This work aims to become a starting point for researchers who are initiating their endeavors in CPP. Likewise, this work aims to present a comprehensive review of the recent breakthroughs in the field, providing links to the most interesting and successful works. © 2013 Elsevier B.V. All rights reserved.","author":[{"dropping-particle":"","family":"Galceran","given":"Enric","non-dropping-particle":"","parse-names":false,"suffix":""},{"dropping-particle":"","family":"Carreras","given":"Marc","non-dropping-particle":"","parse-names":false,"suffix":""}],"container-title":"Robotics and Autonomous Systems","id":"ITEM-1","issue":"12","issued":{"date-parts":[["2013","12"]]},"page":"1258-1276","title":"A survey on coverage path planning for robotics","type":"article-journal","volume":"61"},"uris":["http://www.mendeley.com/documents/?uuid=1234d7a7-aba4-3f48-8a51-8a7dbab58d22"]}],"mendeley":{"formattedCitation":"[10]","plainTextFormattedCitation":"[10]","previouslyFormattedCitation":"[10]"},"properties":{"noteIndex":0},"schema":"https://github.com/citation-style-language/schema/raw/master/csl-citation.json"}</w:instrText>
      </w:r>
      <w:r w:rsidR="00177E9B">
        <w:fldChar w:fldCharType="separate"/>
      </w:r>
      <w:r w:rsidR="00177E9B" w:rsidRPr="00177E9B">
        <w:rPr>
          <w:noProof/>
        </w:rPr>
        <w:t>[10]</w:t>
      </w:r>
      <w:r w:rsidR="00177E9B">
        <w:fldChar w:fldCharType="end"/>
      </w:r>
      <w:r>
        <w:t xml:space="preserve">. </w:t>
      </w:r>
      <w:r w:rsidR="00020B58">
        <w:t xml:space="preserve">Так </w:t>
      </w:r>
      <w:r w:rsidR="00177E9B">
        <w:t>ж</w:t>
      </w:r>
      <w:r w:rsidR="00020B58">
        <w:t>е стоит упомянуть работу</w:t>
      </w:r>
      <w:r w:rsidR="00177E9B" w:rsidRPr="00177E9B">
        <w:t xml:space="preserve"> </w:t>
      </w:r>
      <w:r w:rsidR="00177E9B">
        <w:fldChar w:fldCharType="begin" w:fldLock="1"/>
      </w:r>
      <w:r w:rsidR="00334BD7">
        <w:instrText>ADDIN CSL_CITATION {"citationItems":[{"id":"ITEM-1","itemData":{"DOI":"10.1016/J.ROBOT.2013.12.009","ISSN":"09218890","abstract":"In most real multi-robot applications, such as search-and-rescue, cooperative robots have to move to complete their tasks while maintaining communication among themselves without the aid of a communication infrastructure. However, initially deploying and ensuring a mobile ad-hoc network in real and complex environments is an arduous task since the strength of the connection between two nodes (i.e., robots) can change rapidly in time or even disappear. An extension of the Particle Swarm Optimization to multi-robot applications has been previously proposed and denoted as Robotic Darwinian PSO (RDPSO). This paper contributes with a further extension of the RDPSO, thus integrating two research aspects: (i) an autonomous, realistic and fault-tolerant initial deployment strategy denoted as Extended Spiral of Theodorus (EST); and (ii) a fault-tolerant distributed search to prevent communication network splits. The exploring agents, denoted as scouts, are autonomously deployed using supporting agents, denoted as rangers. Experimental results with 15 physical scouts and 3 physical rangers show that the algorithm converges to the optimal solution faster and more accurately using the EST approach over the random deployment strategy. Also, a more fault-tolerant strategy clearly influences the time needed to converge to the final solution, but is less susceptible to robot failures. © 2013 Elsevier B.V. All rights reserved.","author":[{"dropping-particle":"","family":"Couceiro","given":"Micael S.","non-dropping-particle":"","parse-names":false,"suffix":""},{"dropping-particle":"","family":"Figueiredo","given":"Carlos M.","non-dropping-particle":"","parse-names":false,"suffix":""},{"dropping-particle":"","family":"Rocha","given":"Rui P.","non-dropping-particle":"","parse-names":false,"suffix":""},{"dropping-particle":"","family":"Ferreira","given":"Nuno M.F.","non-dropping-particle":"","parse-names":false,"suffix":""}],"container-title":"Robotics and Autonomous Systems","id":"ITEM-1","issue":"4","issued":{"date-parts":[["2014","4"]]},"page":"528-544","title":"Darwinian swarm exploration under communication constraints: Initial deployment and fault-tolerance assessment","type":"article-journal","volume":"62"},"uris":["http://www.mendeley.com/documents/?uuid=104f00d6-dbba-36a1-8499-824f1ac8a739"]}],"mendeley":{"formattedCitation":"[11]","plainTextFormattedCitation":"[11]","previouslyFormattedCitation":"[11]"},"properties":{"noteIndex":0},"schema":"https://github.com/citation-style-language/schema/raw/master/csl-citation.json"}</w:instrText>
      </w:r>
      <w:r w:rsidR="00177E9B">
        <w:fldChar w:fldCharType="separate"/>
      </w:r>
      <w:r w:rsidR="00177E9B" w:rsidRPr="00177E9B">
        <w:rPr>
          <w:noProof/>
        </w:rPr>
        <w:t>[11]</w:t>
      </w:r>
      <w:r w:rsidR="00177E9B">
        <w:fldChar w:fldCharType="end"/>
      </w:r>
      <w:r w:rsidR="00020B58">
        <w:t xml:space="preserve">, в которой </w:t>
      </w:r>
      <w:r w:rsidR="00177E9B">
        <w:t>призываются</w:t>
      </w:r>
      <w:r w:rsidR="00020B58">
        <w:t xml:space="preserve"> процедуры сохранения связности роя во время процедуры поиска.</w:t>
      </w:r>
      <w:r w:rsidR="005D704D">
        <w:t xml:space="preserve"> </w:t>
      </w:r>
    </w:p>
    <w:p w14:paraId="6C5AC98B" w14:textId="44137A24" w:rsidR="00DA26B3" w:rsidRDefault="00DA26B3" w:rsidP="00020B58">
      <w:pPr>
        <w:pStyle w:val="a4"/>
      </w:pPr>
      <w:r>
        <w:br w:type="page"/>
      </w:r>
    </w:p>
    <w:p w14:paraId="723455A6" w14:textId="11DD5331" w:rsidR="0097088A" w:rsidRDefault="004D61EE" w:rsidP="00020B58">
      <w:pPr>
        <w:pStyle w:val="a6"/>
      </w:pPr>
      <w:bookmarkStart w:id="16" w:name="_Toc93673156"/>
      <w:r>
        <w:lastRenderedPageBreak/>
        <w:t>Муравьиный</w:t>
      </w:r>
      <w:r w:rsidR="00DA26B3">
        <w:t xml:space="preserve"> алгоритм</w:t>
      </w:r>
      <w:bookmarkEnd w:id="16"/>
      <w:r w:rsidR="00DA26B3">
        <w:t xml:space="preserve"> </w:t>
      </w:r>
    </w:p>
    <w:p w14:paraId="0DF8A2DB" w14:textId="08E0D6C3" w:rsidR="00020B58" w:rsidRDefault="00020B58" w:rsidP="004D61EE">
      <w:pPr>
        <w:pStyle w:val="a4"/>
        <w:rPr>
          <w:rFonts w:asciiTheme="minorHAnsi" w:hAnsiTheme="minorHAnsi" w:cstheme="minorBidi"/>
          <w:sz w:val="22"/>
          <w:szCs w:val="22"/>
        </w:rPr>
      </w:pPr>
      <w:r>
        <w:t xml:space="preserve">Исторически исследование и разработка роевых алгоритмов началась с муравьиного алгоритма. </w:t>
      </w:r>
      <w:r w:rsidR="00081048">
        <w:t xml:space="preserve">Муравьи </w:t>
      </w:r>
      <w:r w:rsidR="00177E9B">
        <w:t>вовремя</w:t>
      </w:r>
      <w:r w:rsidR="00081048">
        <w:t xml:space="preserve"> </w:t>
      </w:r>
      <w:r w:rsidR="00177E9B">
        <w:t>разведки</w:t>
      </w:r>
      <w:r w:rsidR="00081048">
        <w:t xml:space="preserve">, при обнаружении пищи, оставляют след ферментов, для общения с другими муравьями. В последствии был предложен алгоритм оптимизации пути, на основе поведения муравьев. Так же существуют разработки в области расширения </w:t>
      </w:r>
      <w:r w:rsidR="00177E9B">
        <w:t>муравьиного</w:t>
      </w:r>
      <w:r w:rsidR="00081048">
        <w:t xml:space="preserve"> алгоритма с </w:t>
      </w:r>
      <w:r w:rsidR="00177E9B">
        <w:t>использованием</w:t>
      </w:r>
      <w:r w:rsidR="00081048">
        <w:t xml:space="preserve"> агентов исследователей и агентов собирателей. В случае нахождения какого-либо полезного ресурса количество исследователей уменьшается, а когда ка</w:t>
      </w:r>
      <w:r w:rsidR="00177E9B">
        <w:t>кого-нибудь</w:t>
      </w:r>
      <w:r w:rsidR="00081048">
        <w:t xml:space="preserve"> ресурса снова начинает </w:t>
      </w:r>
      <w:r w:rsidR="00177E9B">
        <w:t>нахватать</w:t>
      </w:r>
      <w:r w:rsidR="00081048">
        <w:t xml:space="preserve">, </w:t>
      </w:r>
      <w:r w:rsidR="00177E9B">
        <w:t>количество</w:t>
      </w:r>
      <w:r w:rsidR="00081048">
        <w:t xml:space="preserve"> исследователей заново возрастает. Так в работе </w:t>
      </w:r>
      <w:r w:rsidR="00334BD7">
        <w:fldChar w:fldCharType="begin" w:fldLock="1"/>
      </w:r>
      <w:r w:rsidR="00334BD7">
        <w:instrText>ADDIN CSL_CITATION {"citationItems":[{"id":"ITEM-1","itemData":{"DOI":"10.1016/J.ESWA.2012.02.069","ISSN":"09574174","abstract":"This paper introduces the use of a swarm algorithm, derived from Ant Colony Optimisation, to solve path planning problems for autonomous vehicles. The purpose is to obtain optimal trajectories for manoeuvres of Autonomous Surface Vessels. The algorithm works with a model of the vehicle, and the solutions achieved are always feasible. With enough time, it can also obtain trajectories very close to the optimal. Provided the appropriate modifications the algorithm can be applied to solve other combinatorial optimisations problems with a non restricted number of feasible solutions. The methodology is tested through simulations on open sea manoeuvres and scenarios with the presence of obstacles. © 2012 Elsevier Ltd. All rights reserved.","author":[{"dropping-particle":"","family":"Escario","given":"Jose B.","non-dropping-particle":"","parse-names":false,"suffix":""},{"dropping-particle":"","family":"Jimenez","given":"Juan F.","non-dropping-particle":"","parse-names":false,"suffix":""},{"dropping-particle":"","family":"Giron-Sierra","given":"Jose M.","non-dropping-particle":"","parse-names":false,"suffix":""}],"container-title":"Expert Systems with Applications","id":"ITEM-1","issue":"11","issued":{"date-parts":[["2012","9","1"]]},"page":"10120-10139","title":"Optimisation of autonomous ship manoeuvres applying Ant Colony Optimisation metaheuristic","type":"article-journal","volume":"39"},"uris":["http://www.mendeley.com/documents/?uuid=4c768a97-8f4e-3fe2-886e-eb491aa6c8a0"]}],"mendeley":{"formattedCitation":"[12]","plainTextFormattedCitation":"[12]","previouslyFormattedCitation":"[12]"},"properties":{"noteIndex":0},"schema":"https://github.com/citation-style-language/schema/raw/master/csl-citation.json"}</w:instrText>
      </w:r>
      <w:r w:rsidR="00334BD7">
        <w:fldChar w:fldCharType="separate"/>
      </w:r>
      <w:r w:rsidR="00334BD7" w:rsidRPr="00334BD7">
        <w:rPr>
          <w:noProof/>
        </w:rPr>
        <w:t>[12]</w:t>
      </w:r>
      <w:r w:rsidR="00334BD7">
        <w:fldChar w:fldCharType="end"/>
      </w:r>
      <w:r w:rsidR="00334BD7">
        <w:t xml:space="preserve"> </w:t>
      </w:r>
      <w:r w:rsidR="00081048">
        <w:t xml:space="preserve">показано, что при использовании подобного алгоритма в задаче планирования пути судна удается получить лучшие результаты. </w:t>
      </w:r>
    </w:p>
    <w:p w14:paraId="6BE1157E" w14:textId="003F6CD7" w:rsidR="004D61EE" w:rsidRDefault="004D61EE" w:rsidP="004D61EE">
      <w:pPr>
        <w:pStyle w:val="a4"/>
        <w:rPr>
          <w:rFonts w:eastAsiaTheme="majorEastAsia"/>
          <w:b/>
          <w:color w:val="000000" w:themeColor="text1"/>
        </w:rPr>
      </w:pPr>
      <w:r>
        <w:rPr>
          <w:rFonts w:eastAsiaTheme="majorEastAsia"/>
          <w:b/>
          <w:color w:val="000000" w:themeColor="text1"/>
        </w:rPr>
        <w:br w:type="page"/>
      </w:r>
    </w:p>
    <w:p w14:paraId="1C3F1168" w14:textId="6354920E" w:rsidR="004D61EE" w:rsidRDefault="004D61EE" w:rsidP="004D61EE">
      <w:pPr>
        <w:pStyle w:val="a6"/>
      </w:pPr>
      <w:bookmarkStart w:id="17" w:name="_Toc93673157"/>
      <w:r>
        <w:lastRenderedPageBreak/>
        <w:t>Понятие и особенности роя</w:t>
      </w:r>
      <w:r w:rsidR="005D704D">
        <w:t>. Обзор литературы</w:t>
      </w:r>
      <w:bookmarkEnd w:id="17"/>
    </w:p>
    <w:p w14:paraId="6FD07D04" w14:textId="2E0AB4EF" w:rsidR="004D61EE" w:rsidRDefault="00AA5025" w:rsidP="004D61EE">
      <w:pPr>
        <w:pStyle w:val="a4"/>
      </w:pPr>
      <w:r>
        <w:t xml:space="preserve">Естественные рои обычно ограничены определенной трехмерной границей. Когда кто-то разрабатывает локальные правила для роев роботов, нужно что-то делать, чтобы получить стабильные размеры роев. Например, можно следовать парадигме, состоящей из притягивающих и отталкивающих виртуальных сил. Помимо муравьев, есть и другие общественные насекомые, например пчелы. Есть некоторые публикации, в которых предлагаются пчелиные рои, например </w:t>
      </w:r>
      <w:r w:rsidR="00334BD7">
        <w:fldChar w:fldCharType="begin" w:fldLock="1"/>
      </w:r>
      <w:r w:rsidR="00F67AAE">
        <w:instrText>ADDIN CSL_CITATION {"citationItems":[{"id":"ITEM-1","itemData":{"DOI":"10.1109/ISASS.2019.8757795","ISBN":"9781728112985","abstract":"Unmanned surface vehicle (USV) swarm warfare is the main mode of warfare for future unmanned combat platforms at sea. In order to improve the autonomous cooperative warfare capability of the USV swarm, this study designed a multi-USV cooperative self-organizing framework based on ant colony hunting behavior, proposed a distributed raid-pattern ant colony algorithm in view of the USV swarm target strike task, and established a mathematical model of the self-organizing problem of the USV swarm target strike task Moreover, the related state movement rule and pheromone updating mechanism of the algorithm were designed, and the improved USV movement rule with overall view was also introduced in this study. This study confirmed the effectiveness of the self-organizing method of the designed USV swarm target strike task through simulation experiments, compared the advantage of algorithm after introducing the overall view of movement rules, and verified the general applicability of the algorithm for different USV swarms at the same time.","author":[{"dropping-particle":"","family":"Xie","given":"Yangliu","non-dropping-particle":"","parse-names":false,"suffix":""},{"dropping-particle":"","family":"Liang","given":"Xu","non-dropping-particle":"","parse-names":false,"suffix":""},{"dropping-particle":"","family":"Lou","given":"Lixuan","non-dropping-particle":"","parse-names":false,"suffix":""},{"dropping-particle":"","family":"Guo","given":"Xiaoye","non-dropping-particle":"","parse-names":false,"suffix":""}],"container-title":"3rd International Symposium on Autonomous Systems, ISAS 2019","id":"ITEM-1","issued":{"date-parts":[["2019","5","1"]]},"page":"388-393","publisher":"Institute of Electrical and Electronics Engineers Inc.","title":"Self-organization Method of USV Swarm Target Strike Task Based on Ant Colony Algorithm","type":"article-journal"},"uris":["http://www.mendeley.com/documents/?uuid=fe34c1fe-77ef-30a8-902d-0617fea6ec88"]}],"mendeley":{"formattedCitation":"[13]","plainTextFormattedCitation":"[13]","previouslyFormattedCitation":"[13]"},"properties":{"noteIndex":0},"schema":"https://github.com/citation-style-language/schema/raw/master/csl-citation.json"}</w:instrText>
      </w:r>
      <w:r w:rsidR="00334BD7">
        <w:fldChar w:fldCharType="separate"/>
      </w:r>
      <w:r w:rsidR="00334BD7" w:rsidRPr="00334BD7">
        <w:rPr>
          <w:noProof/>
        </w:rPr>
        <w:t>[13]</w:t>
      </w:r>
      <w:r w:rsidR="00334BD7">
        <w:fldChar w:fldCharType="end"/>
      </w:r>
      <w:r>
        <w:t xml:space="preserve">. Стратегия кормодобывания пчел изучена в </w:t>
      </w:r>
      <w:r w:rsidR="00F67AAE">
        <w:fldChar w:fldCharType="begin" w:fldLock="1"/>
      </w:r>
      <w:r w:rsidR="00F67AAE">
        <w:instrText>ADDIN CSL_CITATION {"citationItems":[{"id":"ITEM-1","itemData":{"abstract":"A honey bee colony can skillfully choose among nectar sources. It will selectively exploit the most profitable source in an array and will rapidly shift its foraging efforts following changes in the array. How does this colony-level ability emerge from the behavior of individual bees ? The answer lies in understanding how bees modulate their colony's rates of recruitment and abandonment for nectar sources in accordance with the profitability of each source. A forager modulates its behavior in relation to nectar source profitability: as profitability increases, the tempo of foraging increases, the intensity of dancing increases, and the probability of abandoning the source decreases. How does a forager assess the profitability of its nectar source? Bees accomplish this without making comparisons among nectar sources. Neither do the foragers compare different nectar sources to determine the relative profitability of any one source, nor do the food storers compare different nectar loads and indicate the relative profitability of each load to the foragers. Instead, each forager knows only about its particular nectar source and independently calculates the absolute profitability of its source. Even though each of a colony's foragers operates with extremely limited information about the colony's food sources, together they will generate a coherent colony-level response to different food sources in which better ones are heavily exploited and poorer ones are abandoned. This is shown by a computer simulation of nectar source selection by a colony in which foragers behave as described above. Nectar-source selection by honey bee colonies is a process of natural selection among alternative nectar sources as foragers from more profitable sources \"survive\" (continue visiting their source) longer and °' reproduce\" (recruit other foragers) better than do foragers from less profitable sources. Hence this colonial decision-making is based on decentralized control. We * Present address.\"","author":[{"dropping-particle":"","family":"Seeley","given":"Thomas D","non-dropping-particle":"","parse-names":false,"suffix":""},{"dropping-particle":"","family":"Camazine","given":"Scott","non-dropping-particle":"","parse-names":false,"suffix":""},{"dropping-particle":"","family":"Sneyd","given":"James","non-dropping-particle":"","parse-names":false,"suffix":""}],"container-title":"Behav Ecol Sociobiol","id":"ITEM-1","issued":{"date-parts":[["1991"]]},"page":"277-290","title":"Behavioral Ecology and Sociobiology Collective decision-making in honey bees: how colonles choose among nectar sources","type":"article-journal","volume":"28"},"uris":["http://www.mendeley.com/documents/?uuid=a0746995-bb37-3dd6-8df3-8c3fbe5cd4fa"]}],"mendeley":{"formattedCitation":"[14]","plainTextFormattedCitation":"[14]","previouslyFormattedCitation":"[14]"},"properties":{"noteIndex":0},"schema":"https://github.com/citation-style-language/schema/raw/master/csl-citation.json"}</w:instrText>
      </w:r>
      <w:r w:rsidR="00F67AAE">
        <w:fldChar w:fldCharType="separate"/>
      </w:r>
      <w:r w:rsidR="00F67AAE" w:rsidRPr="00F67AAE">
        <w:rPr>
          <w:noProof/>
        </w:rPr>
        <w:t>[14]</w:t>
      </w:r>
      <w:r w:rsidR="00F67AAE">
        <w:fldChar w:fldCharType="end"/>
      </w:r>
      <w:r>
        <w:t xml:space="preserve">. Эта стратегия поддерживает поиск пищи на нескольких ресурсах одновременно. Основываясь на бактериальном хемотаксисе, предложили роботам метод навигации к интересующим источникам с использованием градиентов. Было предложено приложение для мониторинга окружающей среды. Для практических приложений важным аспектом является взаимодействие человека с роем роботов. Недавний обширный обзор по этой теме опубликован в </w:t>
      </w:r>
      <w:r w:rsidR="00F67AAE">
        <w:fldChar w:fldCharType="begin" w:fldLock="1"/>
      </w:r>
      <w:r w:rsidR="00F67AAE">
        <w:instrText>ADDIN CSL_CITATION {"citationItems":[{"id":"ITEM-1","itemData":{"DOI":"10.1109/THMS.2015.2480801","ISSN":"21682291","abstract":"Recent advances in technology are delivering robots of reduced size and cost. A natural outgrowth of these advances are systems comprised of large numbers of robots that collaborate autonomously in diverse applications. Research on effective autonomous control of such systems, commonly called swarms, has increased dramatically in recent years and received attention from many domains, such as bioinspired robotics and control theory. These kinds of distributed systems present novel challenges for the effective integration of human supervisors, operators, and teammates that are only beginning to be addressed. This paper is the first survey of human-swarm interaction (HSI) and identifies the core concepts needed to design a human-swarm system. We first present the basics of swarm robotics. Then, we introduce HSI from the perspective of a human operator by discussing the cognitive complexity of solving tasks with swarm systems. Next, we introduce the interface between swarm and operator and identify challenges and solutions relating to human-swarm communication, state estimation and visualization, and human control of swarms. For the latter, we develop a taxonomy of control methods that enable operators to control swarms effectively. Finally, we synthesize the results to highlight remaining challenges, unanswered questions, and open problems for HSI, as well as how to address them in future works.","author":[{"dropping-particle":"","family":"Kolling","given":"Andreas","non-dropping-particle":"","parse-names":false,"suffix":""},{"dropping-particle":"","family":"Walker","given":"Phillip","non-dropping-particle":"","parse-names":false,"suffix":""},{"dropping-particle":"","family":"Chakraborty","given":"Nilanjan","non-dropping-particle":"","parse-names":false,"suffix":""},{"dropping-particle":"","family":"Sycara","given":"Katia","non-dropping-particle":"","parse-names":false,"suffix":""},{"dropping-particle":"","family":"Lewis","given":"Michael","non-dropping-particle":"","parse-names":false,"suffix":""}],"container-title":"IEEE Transactions on Human-Machine Systems","id":"ITEM-1","issue":"1","issued":{"date-parts":[["2016","2","1"]]},"page":"9-26","publisher":"Institute of Electrical and Electronics Engineers Inc.","title":"Human Interaction with Robot Swarms: A Survey","type":"article-journal","volume":"46"},"uris":["http://www.mendeley.com/documents/?uuid=d76faa03-3b17-3739-8c67-ae7b429a641f"]}],"mendeley":{"formattedCitation":"[15]","plainTextFormattedCitation":"[15]","previouslyFormattedCitation":"[15]"},"properties":{"noteIndex":0},"schema":"https://github.com/citation-style-language/schema/raw/master/csl-citation.json"}</w:instrText>
      </w:r>
      <w:r w:rsidR="00F67AAE">
        <w:fldChar w:fldCharType="separate"/>
      </w:r>
      <w:r w:rsidR="00F67AAE" w:rsidRPr="00F67AAE">
        <w:rPr>
          <w:noProof/>
        </w:rPr>
        <w:t>[15]</w:t>
      </w:r>
      <w:r w:rsidR="00F67AAE">
        <w:fldChar w:fldCharType="end"/>
      </w:r>
      <w:r>
        <w:t xml:space="preserve">. В </w:t>
      </w:r>
      <w:r w:rsidR="00F67AAE">
        <w:fldChar w:fldCharType="begin" w:fldLock="1"/>
      </w:r>
      <w:r w:rsidR="00F67AAE">
        <w:instrText>ADDIN CSL_CITATION {"citationItems":[{"id":"ITEM-1","itemData":{"DOI":"10.1109/ICAR.2013.6766522","abstract":"A swarm is a group of uninformed individuals that exhibit collective behaviors. The group without any information has limited ability to achieve complex goals. Human-swarm interaction methods often allow a human to influence these uninformed individuals through either leadership or predation as informed agents that directly interact with humans. These methods of influence have two main limitations: (1) although leaders sustain influence over nominal agents for a long period of time, they tend to cause all collective structures to turn in to flocks (negating the benefit of other swarm formations) and (2) predators tend to cause collective structures to fragment. In this paper, we present the use of mediators as a novel form for human-swarm influence and use mediators to shape the perimeter of a swarm. The mediator method uses special agents that operate from within the spatial center of a swarm. This approach allows a human operator to coordinate multiple mediators to modulate a rotating torus into various shapes while sustaining influence over the swarm, avoiding fragmentation, and maintaining the swarm's connectivity. The use of mediators allows a human to mold and adapt the torus' behavior and structure to a wide range of spatio-temporal tasks such as military protection and decontamination tasks. This paper also provides the results of the experiment concerned with decontamination task that compares previous informed agent methods to the mediator-based control with regard to manageability and performance. © 2013 IEEE.","author":[{"dropping-particle":"","family":"Jung","given":"Shin Young","non-dropping-particle":"","parse-names":false,"suffix":""},{"dropping-particle":"","family":"Goodrich","given":"Michael A.","non-dropping-particle":"","parse-names":false,"suffix":""}],"container-title":"2013 16th International Conference on Advanced Robotics, ICAR 2013","id":"ITEM-1","issued":{"date-parts":[["2013"]]},"publisher":"IEEE Computer Society","title":"Multi-robot perimeter-shaping through mediator-based swarm control","type":"article-journal"},"uris":["http://www.mendeley.com/documents/?uuid=03c2d656-6420-3f54-9c88-e61fb13651ed"]}],"mendeley":{"formattedCitation":"[16]","plainTextFormattedCitation":"[16]"},"properties":{"noteIndex":0},"schema":"https://github.com/citation-style-language/schema/raw/master/csl-citation.json"}</w:instrText>
      </w:r>
      <w:r w:rsidR="00F67AAE">
        <w:fldChar w:fldCharType="separate"/>
      </w:r>
      <w:r w:rsidR="00F67AAE" w:rsidRPr="00F67AAE">
        <w:rPr>
          <w:noProof/>
        </w:rPr>
        <w:t>[16]</w:t>
      </w:r>
      <w:r w:rsidR="00F67AAE">
        <w:fldChar w:fldCharType="end"/>
      </w:r>
      <w:r>
        <w:t xml:space="preserve"> вводится особый способ взаимодействия, при котором медиаторы находятся в пространственном центре роя (образующего тор вокруг медиатора).</w:t>
      </w:r>
    </w:p>
    <w:p w14:paraId="29C18FFA" w14:textId="54A352B4" w:rsidR="004D61EE" w:rsidRDefault="004D61EE">
      <w:pPr>
        <w:rPr>
          <w:rFonts w:ascii="Times New Roman" w:hAnsi="Times New Roman" w:cs="Times New Roman"/>
          <w:sz w:val="28"/>
          <w:szCs w:val="28"/>
        </w:rPr>
      </w:pPr>
      <w:r>
        <w:br w:type="page"/>
      </w:r>
    </w:p>
    <w:p w14:paraId="5016B2E6" w14:textId="7A17C99E" w:rsidR="004D61EE" w:rsidRDefault="004D61EE" w:rsidP="00DB476B">
      <w:pPr>
        <w:pStyle w:val="a6"/>
      </w:pPr>
      <w:bookmarkStart w:id="18" w:name="_Toc93673158"/>
      <w:r>
        <w:lastRenderedPageBreak/>
        <w:t>Военная перспектива</w:t>
      </w:r>
      <w:bookmarkEnd w:id="18"/>
    </w:p>
    <w:p w14:paraId="059500ED" w14:textId="77777777" w:rsidR="005D704D" w:rsidRDefault="005D704D" w:rsidP="005D704D">
      <w:pPr>
        <w:pStyle w:val="a4"/>
      </w:pPr>
    </w:p>
    <w:p w14:paraId="045A5D61" w14:textId="3E740FF5" w:rsidR="00DB476B" w:rsidRDefault="00DB476B">
      <w:r>
        <w:t>В своей статье о роях и будущем войны [75] подчеркивает новаторскую важность монографии [76], 2005 г., в которой представлен взгляд на эволюцию доктринальных форм конфликта следующим образом: ближний бой, массовый, маневренный и роевой. . Последняя представляет собой новую форму, требующую отражения и обновления военных схем, о чем говорится в [77]. Другой, но связанный аспект — это то, как обращаться с роями роботов в военных сценариях. Хронологически отметим ряд связанных публикаций. [78] о роевом интеллекте и C2. [79] о взаимодействии человеческого роя для поиска источников радиации. В 2009 г. [80] об осуществлении человеком контроля над децентрализованными роями и [81] по аналогичному вопросу. А в 2012 году [82] предложил тактический командный подход, разбивая рой на единицы. Методология планирования миссии роя БПЛА представлена в [83]. Другими интересными публикациями являются [84] о гибридном контроле над стаями водных трутней и [85] о мерах противодействия. По сути, возникает проблема защиты при нападении роя. Примером большого визуального воздействия (видео есть в Интернете) является иранская инициатива водного роя [86]. Чисто с технической точки зрения хотелось бы привести некий радикальный пример неадекватного подхода. Один решает приобрести 100 квадрокоптеров. Они поставляются со 100 пультами радиоуправления. Затем нанимают 100 пилотов для работы с консолями и пытаются экспериментально продемонстрировать поведение роя. Мы не знаем, как каждый пилот узнает издалека, какой у него дрон. Мы также предполагаем, что любая координация будет осуществляться голосом между пилотами. Измеримые результаты будет трудно получить. К бортовому управлению дронами следует добавить дополнительный программный уровень или компонент (если таковой имеется). Целью этого программного обеспечения было бы избежать 100 консолей и пилотов. Правила локального контроля позаботятся об автономном поведении и взаимодействии с другими. Кстати, недавним мировым рекордом Гиннеса был полет 100 дронов в строю. Возможный основной способ управления роем состоит в том, чтобы спланировать удобный общий путь и использовать этот путь для назначения отдельным лицам определенных относительных местоположений (с некоторым допуском) во время движения роя. Как показано в ряде интернет-видео с большим количеством скоординированных небольших дронов, использование формирований формирований может упростить управление. Подробности управления роем см. в [87].</w:t>
      </w:r>
    </w:p>
    <w:p w14:paraId="67040EF5" w14:textId="6D7A3544" w:rsidR="00DB476B" w:rsidRDefault="00DB476B">
      <w:pPr>
        <w:rPr>
          <w:rFonts w:ascii="Times New Roman" w:hAnsi="Times New Roman" w:cs="Times New Roman"/>
          <w:sz w:val="28"/>
          <w:szCs w:val="28"/>
        </w:rPr>
      </w:pPr>
      <w:r>
        <w:br w:type="page"/>
      </w:r>
    </w:p>
    <w:p w14:paraId="06DE46F4" w14:textId="113BC3C4" w:rsidR="00FD7FA0" w:rsidRDefault="00FD7FA0" w:rsidP="007A70FA">
      <w:pPr>
        <w:pStyle w:val="ab"/>
      </w:pPr>
      <w:bookmarkStart w:id="19" w:name="_Toc93673159"/>
      <w:r w:rsidRPr="00837F1D">
        <w:lastRenderedPageBreak/>
        <w:t>Вывод</w:t>
      </w:r>
      <w:bookmarkEnd w:id="11"/>
      <w:bookmarkEnd w:id="12"/>
      <w:bookmarkEnd w:id="13"/>
      <w:bookmarkEnd w:id="19"/>
    </w:p>
    <w:p w14:paraId="278B78FC" w14:textId="367152C5" w:rsidR="004D61EE" w:rsidRDefault="004D61EE" w:rsidP="004D61EE">
      <w:pPr>
        <w:pStyle w:val="a4"/>
      </w:pPr>
      <w:r>
        <w:t xml:space="preserve">В данной работе рассмотрены подходы к разработке и проектированию алгоритмов поведения БЭК в групповых задачах. Так же в работе приведено описание уже используемых моделей поведения роя и формаций как БЭК в частности, так и роботов в целом. Особое внимание уделено задачи совместного сканирования акватории и удержании формации в процесс выполнения сканирования. </w:t>
      </w:r>
      <w:r w:rsidR="00DB476B">
        <w:t xml:space="preserve">Рассмотрены некоторые </w:t>
      </w:r>
      <w:r w:rsidR="009231A6">
        <w:t>методы</w:t>
      </w:r>
      <w:r w:rsidR="00DB476B">
        <w:t xml:space="preserve"> </w:t>
      </w:r>
      <w:r w:rsidR="009231A6">
        <w:t>поддержания</w:t>
      </w:r>
      <w:r w:rsidR="00DB476B">
        <w:t xml:space="preserve"> стр</w:t>
      </w:r>
      <w:r w:rsidR="009231A6">
        <w:t>о</w:t>
      </w:r>
      <w:r w:rsidR="00DB476B">
        <w:t xml:space="preserve">я, а </w:t>
      </w:r>
      <w:r w:rsidR="009231A6">
        <w:t>также</w:t>
      </w:r>
      <w:r w:rsidR="00DB476B">
        <w:t xml:space="preserve"> проблемы, связанные с </w:t>
      </w:r>
      <w:r w:rsidR="009231A6">
        <w:t>поддержанием</w:t>
      </w:r>
      <w:r w:rsidR="00DB476B">
        <w:t xml:space="preserve"> </w:t>
      </w:r>
      <w:r w:rsidR="009231A6">
        <w:t>геометрии</w:t>
      </w:r>
      <w:r w:rsidR="00DB476B">
        <w:t xml:space="preserve"> строя</w:t>
      </w:r>
      <w:r w:rsidR="009231A6">
        <w:t>.</w:t>
      </w:r>
    </w:p>
    <w:p w14:paraId="46D5AC35" w14:textId="311A50F3" w:rsidR="004D61EE" w:rsidRDefault="004D61EE" w:rsidP="004D61EE">
      <w:pPr>
        <w:pStyle w:val="a4"/>
      </w:pPr>
      <w:r>
        <w:t>Так же в р</w:t>
      </w:r>
      <w:r w:rsidR="00DB476B">
        <w:t>а</w:t>
      </w:r>
      <w:r>
        <w:t xml:space="preserve">боте рассмотрены методы построения траекторий сканирования бля БЭК. Рассмотрены методы построения траекторий для </w:t>
      </w:r>
      <w:r w:rsidR="009231A6">
        <w:t>распределённого</w:t>
      </w:r>
      <w:r>
        <w:t xml:space="preserve"> сканирования </w:t>
      </w:r>
      <w:r w:rsidR="009231A6">
        <w:t>акватории</w:t>
      </w:r>
      <w:r>
        <w:t xml:space="preserve"> с разделением на подобласти, а </w:t>
      </w:r>
      <w:r w:rsidR="00F67AAE">
        <w:t>также</w:t>
      </w:r>
      <w:r>
        <w:t xml:space="preserve"> методы </w:t>
      </w:r>
      <w:r w:rsidR="00DB476B">
        <w:t>построения и соблюдения траектории для одновременного совместного сканирования.</w:t>
      </w:r>
    </w:p>
    <w:p w14:paraId="49AA0CF9" w14:textId="05C420BE" w:rsidR="004D61EE" w:rsidRPr="00837F1D" w:rsidRDefault="004D61EE" w:rsidP="004D61EE">
      <w:pPr>
        <w:pStyle w:val="a4"/>
      </w:pPr>
      <w:r>
        <w:t xml:space="preserve">Так же в работе затронуты вопросы перспективы как гражданского, так и военного применения групповых решений БЭК. </w:t>
      </w:r>
    </w:p>
    <w:p w14:paraId="4942CDE8" w14:textId="1329A640" w:rsidR="005B799B" w:rsidRPr="00837F1D" w:rsidRDefault="00D8271C">
      <w:r w:rsidRPr="00837F1D">
        <w:br w:type="page"/>
      </w:r>
    </w:p>
    <w:p w14:paraId="22E22AAE" w14:textId="77777777" w:rsidR="00FD7FA0" w:rsidRPr="00C242F1" w:rsidRDefault="00B108A3" w:rsidP="007A70FA">
      <w:pPr>
        <w:pStyle w:val="ab"/>
      </w:pPr>
      <w:bookmarkStart w:id="20" w:name="_Toc61913891"/>
      <w:bookmarkStart w:id="21" w:name="_Toc75546943"/>
      <w:bookmarkStart w:id="22" w:name="_Toc93673160"/>
      <w:r w:rsidRPr="00837F1D">
        <w:lastRenderedPageBreak/>
        <w:t>Список</w:t>
      </w:r>
      <w:r w:rsidRPr="00C242F1">
        <w:t xml:space="preserve"> </w:t>
      </w:r>
      <w:r w:rsidRPr="00837F1D">
        <w:t>лите</w:t>
      </w:r>
      <w:r w:rsidR="00D8271C" w:rsidRPr="00837F1D">
        <w:t>ратуры</w:t>
      </w:r>
      <w:bookmarkEnd w:id="20"/>
      <w:bookmarkEnd w:id="21"/>
      <w:bookmarkEnd w:id="22"/>
    </w:p>
    <w:p w14:paraId="70C284ED" w14:textId="351107BE" w:rsidR="00F67AAE" w:rsidRPr="00F67AAE" w:rsidRDefault="0092584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837F1D">
        <w:rPr>
          <w:lang w:val="en-US"/>
        </w:rPr>
        <w:fldChar w:fldCharType="begin" w:fldLock="1"/>
      </w:r>
      <w:r w:rsidRPr="00837F1D">
        <w:rPr>
          <w:lang w:val="en-US"/>
        </w:rPr>
        <w:instrText>ADDIN</w:instrText>
      </w:r>
      <w:r w:rsidRPr="002341A1">
        <w:rPr>
          <w:lang w:val="en-US"/>
        </w:rPr>
        <w:instrText xml:space="preserve"> </w:instrText>
      </w:r>
      <w:r w:rsidRPr="00837F1D">
        <w:rPr>
          <w:lang w:val="en-US"/>
        </w:rPr>
        <w:instrText>Mendeley</w:instrText>
      </w:r>
      <w:r w:rsidRPr="002341A1">
        <w:rPr>
          <w:lang w:val="en-US"/>
        </w:rPr>
        <w:instrText xml:space="preserve"> </w:instrText>
      </w:r>
      <w:r w:rsidRPr="00837F1D">
        <w:rPr>
          <w:lang w:val="en-US"/>
        </w:rPr>
        <w:instrText>Bibliography</w:instrText>
      </w:r>
      <w:r w:rsidRPr="002341A1">
        <w:rPr>
          <w:lang w:val="en-US"/>
        </w:rPr>
        <w:instrText xml:space="preserve"> </w:instrText>
      </w:r>
      <w:r w:rsidRPr="00837F1D">
        <w:rPr>
          <w:lang w:val="en-US"/>
        </w:rPr>
        <w:instrText>CSL</w:instrText>
      </w:r>
      <w:r w:rsidRPr="002341A1">
        <w:rPr>
          <w:lang w:val="en-US"/>
        </w:rPr>
        <w:instrText>_</w:instrText>
      </w:r>
      <w:r w:rsidRPr="00837F1D">
        <w:rPr>
          <w:lang w:val="en-US"/>
        </w:rPr>
        <w:instrText>BIBLIOGRAPHY</w:instrText>
      </w:r>
      <w:r w:rsidRPr="002341A1">
        <w:rPr>
          <w:lang w:val="en-US"/>
        </w:rPr>
        <w:instrText xml:space="preserve"> </w:instrText>
      </w:r>
      <w:r w:rsidRPr="00837F1D">
        <w:rPr>
          <w:lang w:val="en-US"/>
        </w:rPr>
        <w:fldChar w:fldCharType="separate"/>
      </w:r>
      <w:r w:rsidR="00F67AAE" w:rsidRPr="00F67AAE">
        <w:rPr>
          <w:rFonts w:ascii="Times New Roman" w:hAnsi="Times New Roman" w:cs="Times New Roman"/>
          <w:noProof/>
          <w:sz w:val="28"/>
          <w:szCs w:val="24"/>
        </w:rPr>
        <w:t>1.</w:t>
      </w:r>
      <w:r w:rsidR="00F67AAE" w:rsidRPr="00F67AAE">
        <w:rPr>
          <w:rFonts w:ascii="Times New Roman" w:hAnsi="Times New Roman" w:cs="Times New Roman"/>
          <w:noProof/>
          <w:sz w:val="28"/>
          <w:szCs w:val="24"/>
        </w:rPr>
        <w:tab/>
        <w:t>Безэкипажное судостроение: современное состояние вопроса // Морские информационно-управляющие системы. 2019. Т. 1. С. 76–91.</w:t>
      </w:r>
    </w:p>
    <w:p w14:paraId="71726F3B"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2.</w:t>
      </w:r>
      <w:r w:rsidRPr="00F67AAE">
        <w:rPr>
          <w:rFonts w:ascii="Times New Roman" w:hAnsi="Times New Roman" w:cs="Times New Roman"/>
          <w:noProof/>
          <w:sz w:val="28"/>
          <w:szCs w:val="24"/>
        </w:rPr>
        <w:tab/>
        <w:t>Farinelli A., Iocchi L., Nardi D. Multirobot systems: A classification focused on coordination // IEEE Trans. Syst. Man, Cybern. Part B Cybern. 2004. Т. 34, № 5. С. 2015–2028.</w:t>
      </w:r>
    </w:p>
    <w:p w14:paraId="4E222371"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3.</w:t>
      </w:r>
      <w:r w:rsidRPr="00F67AAE">
        <w:rPr>
          <w:rFonts w:ascii="Times New Roman" w:hAnsi="Times New Roman" w:cs="Times New Roman"/>
          <w:noProof/>
          <w:sz w:val="28"/>
          <w:szCs w:val="24"/>
        </w:rPr>
        <w:tab/>
        <w:t>Acya D. и др. Swarms of Unmanned Vehicles for Area-Scan : Conceptual and Practical Control Aspects. С. 1–14.</w:t>
      </w:r>
    </w:p>
    <w:p w14:paraId="0EB68D61"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4.</w:t>
      </w:r>
      <w:r w:rsidRPr="00F67AAE">
        <w:rPr>
          <w:rFonts w:ascii="Times New Roman" w:hAnsi="Times New Roman" w:cs="Times New Roman"/>
          <w:noProof/>
          <w:sz w:val="28"/>
          <w:szCs w:val="24"/>
        </w:rPr>
        <w:tab/>
        <w:t>M. Cummings. Human Supervisory Control of Swarming Networks // nd Annu. Swarming Auton. Intell. Networked Syst. Conf. 2004.</w:t>
      </w:r>
    </w:p>
    <w:p w14:paraId="0C5A883A"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5.</w:t>
      </w:r>
      <w:r w:rsidRPr="00F67AAE">
        <w:rPr>
          <w:rFonts w:ascii="Times New Roman" w:hAnsi="Times New Roman" w:cs="Times New Roman"/>
          <w:noProof/>
          <w:sz w:val="28"/>
          <w:szCs w:val="24"/>
        </w:rPr>
        <w:tab/>
        <w:t>Torabi S. Collective transportation of objects by a swarm of robots Master’s thesis in Complex Adaptive Systems.</w:t>
      </w:r>
    </w:p>
    <w:p w14:paraId="0828BF36"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6.</w:t>
      </w:r>
      <w:r w:rsidRPr="00F67AAE">
        <w:rPr>
          <w:rFonts w:ascii="Times New Roman" w:hAnsi="Times New Roman" w:cs="Times New Roman"/>
          <w:noProof/>
          <w:sz w:val="28"/>
          <w:szCs w:val="24"/>
        </w:rPr>
        <w:tab/>
        <w:t>Mondada F. и др. The cooperation of swarm-bots: Physical interactions in collective robotics // IEEE Robot. Autom. Mag. 2005. Т. 12, № 2. С. 21–28.</w:t>
      </w:r>
    </w:p>
    <w:p w14:paraId="1E3C3F8E"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7.</w:t>
      </w:r>
      <w:r w:rsidRPr="00F67AAE">
        <w:rPr>
          <w:rFonts w:ascii="Times New Roman" w:hAnsi="Times New Roman" w:cs="Times New Roman"/>
          <w:noProof/>
          <w:sz w:val="28"/>
          <w:szCs w:val="24"/>
        </w:rPr>
        <w:tab/>
        <w:t>O’Hara I. и др. Self-assembly of a swarm of autonomous boats into floating structures // Proc. - IEEE Int. Conf. Robot. Autom. Institute of Electrical and Electronics Engineers Inc., 2014. С. 1234–1240.</w:t>
      </w:r>
    </w:p>
    <w:p w14:paraId="085EE243"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8.</w:t>
      </w:r>
      <w:r w:rsidRPr="00F67AAE">
        <w:rPr>
          <w:rFonts w:ascii="Times New Roman" w:hAnsi="Times New Roman" w:cs="Times New Roman"/>
          <w:noProof/>
          <w:sz w:val="28"/>
          <w:szCs w:val="24"/>
        </w:rPr>
        <w:tab/>
        <w:t>Schranz M. и др. Swarm Robotic Behaviors and Current Applications // Front. Robot. AI. Frontiers Media S.A., 2020. Т. 7. С. 36.</w:t>
      </w:r>
    </w:p>
    <w:p w14:paraId="3B1AD63E"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9.</w:t>
      </w:r>
      <w:r w:rsidRPr="00F67AAE">
        <w:rPr>
          <w:rFonts w:ascii="Times New Roman" w:hAnsi="Times New Roman" w:cs="Times New Roman"/>
          <w:noProof/>
          <w:sz w:val="28"/>
          <w:szCs w:val="24"/>
        </w:rPr>
        <w:tab/>
        <w:t>Solanas A., Garcia M.A. Coordinated multi-robot exploration through unsupervised clustering of unknown space // 2004 IEEE/RSJ Int. Conf. Intell. Robot. Syst. 2004. Т. 1. С. 717–721.</w:t>
      </w:r>
    </w:p>
    <w:p w14:paraId="0F99E151"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10.</w:t>
      </w:r>
      <w:r w:rsidRPr="00F67AAE">
        <w:rPr>
          <w:rFonts w:ascii="Times New Roman" w:hAnsi="Times New Roman" w:cs="Times New Roman"/>
          <w:noProof/>
          <w:sz w:val="28"/>
          <w:szCs w:val="24"/>
        </w:rPr>
        <w:tab/>
        <w:t>Galceran E., Carreras M. A survey on coverage path planning for robotics // Rob. Auton. Syst. 2013. Т. 61, № 12. С. 1258–1276.</w:t>
      </w:r>
    </w:p>
    <w:p w14:paraId="1D659D45"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11.</w:t>
      </w:r>
      <w:r w:rsidRPr="00F67AAE">
        <w:rPr>
          <w:rFonts w:ascii="Times New Roman" w:hAnsi="Times New Roman" w:cs="Times New Roman"/>
          <w:noProof/>
          <w:sz w:val="28"/>
          <w:szCs w:val="24"/>
        </w:rPr>
        <w:tab/>
        <w:t xml:space="preserve">Couceiro M.S. и др. Darwinian swarm exploration under communication constraints: Initial deployment and fault-tolerance assessment // Rob. Auton. </w:t>
      </w:r>
      <w:r w:rsidRPr="00F67AAE">
        <w:rPr>
          <w:rFonts w:ascii="Times New Roman" w:hAnsi="Times New Roman" w:cs="Times New Roman"/>
          <w:noProof/>
          <w:sz w:val="28"/>
          <w:szCs w:val="24"/>
        </w:rPr>
        <w:lastRenderedPageBreak/>
        <w:t>Syst. 2014. Т. 62, № 4. С. 528–544.</w:t>
      </w:r>
    </w:p>
    <w:p w14:paraId="5E4F266C"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12.</w:t>
      </w:r>
      <w:r w:rsidRPr="00F67AAE">
        <w:rPr>
          <w:rFonts w:ascii="Times New Roman" w:hAnsi="Times New Roman" w:cs="Times New Roman"/>
          <w:noProof/>
          <w:sz w:val="28"/>
          <w:szCs w:val="24"/>
        </w:rPr>
        <w:tab/>
        <w:t>Escario J.B., Jimenez J.F., Giron-Sierra J.M. Optimisation of autonomous ship manoeuvres applying Ant Colony Optimisation metaheuristic // Expert Syst. Appl. 2012. Т. 39, № 11. С. 10120–10139.</w:t>
      </w:r>
    </w:p>
    <w:p w14:paraId="1D81EC95"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13.</w:t>
      </w:r>
      <w:r w:rsidRPr="00F67AAE">
        <w:rPr>
          <w:rFonts w:ascii="Times New Roman" w:hAnsi="Times New Roman" w:cs="Times New Roman"/>
          <w:noProof/>
          <w:sz w:val="28"/>
          <w:szCs w:val="24"/>
        </w:rPr>
        <w:tab/>
        <w:t>Xie Y. и др. Self-organization Method of USV Swarm Target Strike Task Based on Ant Colony Algorithm // 3rd Int. Symp. Auton. Syst. ISAS 2019. Institute of Electrical and Electronics Engineers Inc., 2019. С. 388–393.</w:t>
      </w:r>
    </w:p>
    <w:p w14:paraId="1C5DC076"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14.</w:t>
      </w:r>
      <w:r w:rsidRPr="00F67AAE">
        <w:rPr>
          <w:rFonts w:ascii="Times New Roman" w:hAnsi="Times New Roman" w:cs="Times New Roman"/>
          <w:noProof/>
          <w:sz w:val="28"/>
          <w:szCs w:val="24"/>
        </w:rPr>
        <w:tab/>
        <w:t>Seeley T.D., Camazine S., Sneyd J. Behavioral Ecology and Sociobiology Collective decision-making in honey bees: how colonles choose among nectar sources // Behav Ecol Sociobiol. 1991. Т. 28. С. 277–290.</w:t>
      </w:r>
    </w:p>
    <w:p w14:paraId="53AD2869"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szCs w:val="24"/>
        </w:rPr>
      </w:pPr>
      <w:r w:rsidRPr="00F67AAE">
        <w:rPr>
          <w:rFonts w:ascii="Times New Roman" w:hAnsi="Times New Roman" w:cs="Times New Roman"/>
          <w:noProof/>
          <w:sz w:val="28"/>
          <w:szCs w:val="24"/>
        </w:rPr>
        <w:t>15.</w:t>
      </w:r>
      <w:r w:rsidRPr="00F67AAE">
        <w:rPr>
          <w:rFonts w:ascii="Times New Roman" w:hAnsi="Times New Roman" w:cs="Times New Roman"/>
          <w:noProof/>
          <w:sz w:val="28"/>
          <w:szCs w:val="24"/>
        </w:rPr>
        <w:tab/>
        <w:t>Kolling A. и др. Human Interaction with Robot Swarms: A Survey // IEEE Trans. Human-Machine Syst. Institute of Electrical and Electronics Engineers Inc., 2016. Т. 46, № 1. С. 9–26.</w:t>
      </w:r>
    </w:p>
    <w:p w14:paraId="34F4312B" w14:textId="77777777" w:rsidR="00F67AAE" w:rsidRPr="00F67AAE" w:rsidRDefault="00F67AAE" w:rsidP="00F67AAE">
      <w:pPr>
        <w:widowControl w:val="0"/>
        <w:autoSpaceDE w:val="0"/>
        <w:autoSpaceDN w:val="0"/>
        <w:adjustRightInd w:val="0"/>
        <w:spacing w:line="360" w:lineRule="auto"/>
        <w:ind w:left="640" w:hanging="640"/>
        <w:rPr>
          <w:rFonts w:ascii="Times New Roman" w:hAnsi="Times New Roman" w:cs="Times New Roman"/>
          <w:noProof/>
          <w:sz w:val="28"/>
        </w:rPr>
      </w:pPr>
      <w:r w:rsidRPr="00F67AAE">
        <w:rPr>
          <w:rFonts w:ascii="Times New Roman" w:hAnsi="Times New Roman" w:cs="Times New Roman"/>
          <w:noProof/>
          <w:sz w:val="28"/>
          <w:szCs w:val="24"/>
        </w:rPr>
        <w:t>16.</w:t>
      </w:r>
      <w:r w:rsidRPr="00F67AAE">
        <w:rPr>
          <w:rFonts w:ascii="Times New Roman" w:hAnsi="Times New Roman" w:cs="Times New Roman"/>
          <w:noProof/>
          <w:sz w:val="28"/>
          <w:szCs w:val="24"/>
        </w:rPr>
        <w:tab/>
        <w:t>Jung S.Y., Goodrich M.A. Multi-robot perimeter-shaping through mediator-based swarm control // 2013 16th Int. Conf. Adv. Robot. ICAR 2013. IEEE Computer Society, 2013.</w:t>
      </w:r>
    </w:p>
    <w:p w14:paraId="3151A1B6" w14:textId="1E626DCD" w:rsidR="00405854" w:rsidRDefault="0092584E" w:rsidP="001C1B2D">
      <w:pPr>
        <w:widowControl w:val="0"/>
        <w:autoSpaceDE w:val="0"/>
        <w:autoSpaceDN w:val="0"/>
        <w:adjustRightInd w:val="0"/>
        <w:spacing w:line="360" w:lineRule="auto"/>
        <w:ind w:left="640" w:hanging="640"/>
        <w:rPr>
          <w:lang w:val="en-US"/>
        </w:rPr>
      </w:pPr>
      <w:r w:rsidRPr="00837F1D">
        <w:rPr>
          <w:lang w:val="en-US"/>
        </w:rPr>
        <w:fldChar w:fldCharType="end"/>
      </w:r>
    </w:p>
    <w:p w14:paraId="75ADFDEB" w14:textId="5334CFAB" w:rsidR="00405854" w:rsidRPr="0097088A" w:rsidRDefault="00405854" w:rsidP="00405854">
      <w:pPr>
        <w:rPr>
          <w:lang w:val="en-US"/>
        </w:rPr>
      </w:pPr>
    </w:p>
    <w:sectPr w:rsidR="00405854" w:rsidRPr="0097088A" w:rsidSect="00E32865">
      <w:footerReference w:type="default" r:id="rId18"/>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73F8E3" w14:textId="77777777" w:rsidR="009A335E" w:rsidRDefault="009A335E" w:rsidP="000E4950">
      <w:pPr>
        <w:spacing w:after="0" w:line="240" w:lineRule="auto"/>
      </w:pPr>
      <w:r>
        <w:separator/>
      </w:r>
    </w:p>
  </w:endnote>
  <w:endnote w:type="continuationSeparator" w:id="0">
    <w:p w14:paraId="2B104AE0" w14:textId="77777777" w:rsidR="009A335E" w:rsidRDefault="009A335E"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099084"/>
      <w:docPartObj>
        <w:docPartGallery w:val="Page Numbers (Bottom of Page)"/>
        <w:docPartUnique/>
      </w:docPartObj>
    </w:sdtPr>
    <w:sdtContent>
      <w:p w14:paraId="7EB08A85" w14:textId="2E24A054" w:rsidR="00952BCC" w:rsidRDefault="00952BCC">
        <w:pPr>
          <w:pStyle w:val="afa"/>
          <w:jc w:val="center"/>
        </w:pPr>
        <w:r>
          <w:rPr>
            <w:noProof/>
          </w:rPr>
          <w:fldChar w:fldCharType="begin"/>
        </w:r>
        <w:r>
          <w:rPr>
            <w:noProof/>
          </w:rPr>
          <w:instrText>PAGE   \* MERGEFORMAT</w:instrText>
        </w:r>
        <w:r>
          <w:rPr>
            <w:noProof/>
          </w:rPr>
          <w:fldChar w:fldCharType="separate"/>
        </w:r>
        <w:r>
          <w:rPr>
            <w:noProof/>
          </w:rPr>
          <w:t>17</w:t>
        </w:r>
        <w:r>
          <w:rPr>
            <w:noProof/>
          </w:rPr>
          <w:fldChar w:fldCharType="end"/>
        </w:r>
      </w:p>
    </w:sdtContent>
  </w:sdt>
  <w:p w14:paraId="55BF0B59" w14:textId="77777777" w:rsidR="00952BCC" w:rsidRDefault="00952BCC">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FF136F" w14:textId="77777777" w:rsidR="009A335E" w:rsidRDefault="009A335E" w:rsidP="000E4950">
      <w:pPr>
        <w:spacing w:after="0" w:line="240" w:lineRule="auto"/>
      </w:pPr>
      <w:r>
        <w:separator/>
      </w:r>
    </w:p>
  </w:footnote>
  <w:footnote w:type="continuationSeparator" w:id="0">
    <w:p w14:paraId="6DE48A49" w14:textId="77777777" w:rsidR="009A335E" w:rsidRDefault="009A335E"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42D4D"/>
    <w:multiLevelType w:val="hybridMultilevel"/>
    <w:tmpl w:val="33387980"/>
    <w:lvl w:ilvl="0" w:tplc="BAF85080">
      <w:start w:val="1"/>
      <w:numFmt w:val="russianUpper"/>
      <w:pStyle w:val="a"/>
      <w:lvlText w:val="ПРИЛОЖЕНИЕ %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0BE322F2"/>
    <w:multiLevelType w:val="hybridMultilevel"/>
    <w:tmpl w:val="25DE1A46"/>
    <w:lvl w:ilvl="0" w:tplc="B82603D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3"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23703B59"/>
    <w:multiLevelType w:val="multilevel"/>
    <w:tmpl w:val="BD480958"/>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238909C7"/>
    <w:multiLevelType w:val="hybridMultilevel"/>
    <w:tmpl w:val="B554D1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33450CC3"/>
    <w:multiLevelType w:val="hybridMultilevel"/>
    <w:tmpl w:val="D776502A"/>
    <w:lvl w:ilvl="0" w:tplc="AA6A0F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393D2583"/>
    <w:multiLevelType w:val="hybridMultilevel"/>
    <w:tmpl w:val="76703A0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9"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0" w15:restartNumberingAfterBreak="0">
    <w:nsid w:val="410A4FB6"/>
    <w:multiLevelType w:val="hybridMultilevel"/>
    <w:tmpl w:val="AC9C5D08"/>
    <w:lvl w:ilvl="0" w:tplc="C122C7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42F74DA8"/>
    <w:multiLevelType w:val="hybridMultilevel"/>
    <w:tmpl w:val="F18657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460A2E40"/>
    <w:multiLevelType w:val="hybridMultilevel"/>
    <w:tmpl w:val="275428B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486E71AD"/>
    <w:multiLevelType w:val="multilevel"/>
    <w:tmpl w:val="9DF09D28"/>
    <w:lvl w:ilvl="0">
      <w:start w:val="1"/>
      <w:numFmt w:val="decimal"/>
      <w:lvlText w:val="%1"/>
      <w:lvlJc w:val="left"/>
      <w:pPr>
        <w:ind w:left="432" w:hanging="432"/>
      </w:pPr>
      <w:rPr>
        <w:rFonts w:hint="default"/>
      </w:rPr>
    </w:lvl>
    <w:lvl w:ilvl="1">
      <w:start w:val="1"/>
      <w:numFmt w:val="decimal"/>
      <w:lvlText w:val="%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6" w15:restartNumberingAfterBreak="0">
    <w:nsid w:val="6C501AD5"/>
    <w:multiLevelType w:val="hybridMultilevel"/>
    <w:tmpl w:val="66460B7E"/>
    <w:lvl w:ilvl="0" w:tplc="C280245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6DE07DEC"/>
    <w:multiLevelType w:val="hybridMultilevel"/>
    <w:tmpl w:val="1CFC619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2"/>
  </w:num>
  <w:num w:numId="2">
    <w:abstractNumId w:val="14"/>
  </w:num>
  <w:num w:numId="3">
    <w:abstractNumId w:val="3"/>
  </w:num>
  <w:num w:numId="4">
    <w:abstractNumId w:val="4"/>
  </w:num>
  <w:num w:numId="5">
    <w:abstractNumId w:val="15"/>
  </w:num>
  <w:num w:numId="6">
    <w:abstractNumId w:val="5"/>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17"/>
  </w:num>
  <w:num w:numId="11">
    <w:abstractNumId w:val="11"/>
  </w:num>
  <w:num w:numId="12">
    <w:abstractNumId w:val="6"/>
  </w:num>
  <w:num w:numId="13">
    <w:abstractNumId w:val="10"/>
  </w:num>
  <w:num w:numId="14">
    <w:abstractNumId w:val="7"/>
  </w:num>
  <w:num w:numId="15">
    <w:abstractNumId w:val="16"/>
  </w:num>
  <w:num w:numId="16">
    <w:abstractNumId w:val="0"/>
  </w:num>
  <w:num w:numId="17">
    <w:abstractNumId w:val="1"/>
  </w:num>
  <w:num w:numId="18">
    <w:abstractNumId w:val="8"/>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E3F"/>
    <w:rsid w:val="00001830"/>
    <w:rsid w:val="00002965"/>
    <w:rsid w:val="000067F5"/>
    <w:rsid w:val="00010BD8"/>
    <w:rsid w:val="00010DF2"/>
    <w:rsid w:val="00020B58"/>
    <w:rsid w:val="00022EF6"/>
    <w:rsid w:val="000265B5"/>
    <w:rsid w:val="00026CAA"/>
    <w:rsid w:val="0003233F"/>
    <w:rsid w:val="0003276F"/>
    <w:rsid w:val="00032AB9"/>
    <w:rsid w:val="00037DDB"/>
    <w:rsid w:val="00066DA5"/>
    <w:rsid w:val="000726CF"/>
    <w:rsid w:val="00081048"/>
    <w:rsid w:val="00083F9B"/>
    <w:rsid w:val="000855E3"/>
    <w:rsid w:val="00085DCF"/>
    <w:rsid w:val="000867F7"/>
    <w:rsid w:val="000A09E2"/>
    <w:rsid w:val="000A0DE8"/>
    <w:rsid w:val="000C4EAC"/>
    <w:rsid w:val="000D4FCB"/>
    <w:rsid w:val="000D76A6"/>
    <w:rsid w:val="000E1312"/>
    <w:rsid w:val="000E3B84"/>
    <w:rsid w:val="000E4950"/>
    <w:rsid w:val="000E6A6C"/>
    <w:rsid w:val="000E7194"/>
    <w:rsid w:val="000F22F8"/>
    <w:rsid w:val="000F6354"/>
    <w:rsid w:val="00101BCF"/>
    <w:rsid w:val="00117860"/>
    <w:rsid w:val="001200CF"/>
    <w:rsid w:val="00120E64"/>
    <w:rsid w:val="00131D7D"/>
    <w:rsid w:val="00140F43"/>
    <w:rsid w:val="00144CE6"/>
    <w:rsid w:val="00147771"/>
    <w:rsid w:val="00167ED6"/>
    <w:rsid w:val="001728EB"/>
    <w:rsid w:val="00177E9B"/>
    <w:rsid w:val="0018379E"/>
    <w:rsid w:val="00183DE5"/>
    <w:rsid w:val="00193A33"/>
    <w:rsid w:val="001B6897"/>
    <w:rsid w:val="001C1B2D"/>
    <w:rsid w:val="001C35F5"/>
    <w:rsid w:val="001D3084"/>
    <w:rsid w:val="001E2A8B"/>
    <w:rsid w:val="001F6FC0"/>
    <w:rsid w:val="00200900"/>
    <w:rsid w:val="00201542"/>
    <w:rsid w:val="0020693B"/>
    <w:rsid w:val="00211190"/>
    <w:rsid w:val="0021291D"/>
    <w:rsid w:val="002176B9"/>
    <w:rsid w:val="002274BF"/>
    <w:rsid w:val="002333A6"/>
    <w:rsid w:val="002341A1"/>
    <w:rsid w:val="0024082F"/>
    <w:rsid w:val="00240B7B"/>
    <w:rsid w:val="002579DE"/>
    <w:rsid w:val="00262426"/>
    <w:rsid w:val="00271E29"/>
    <w:rsid w:val="0029164F"/>
    <w:rsid w:val="0029786B"/>
    <w:rsid w:val="002A1BB0"/>
    <w:rsid w:val="002A5101"/>
    <w:rsid w:val="002B0CE5"/>
    <w:rsid w:val="002B1BF0"/>
    <w:rsid w:val="002B3EC7"/>
    <w:rsid w:val="002B6170"/>
    <w:rsid w:val="002C08E6"/>
    <w:rsid w:val="002C18B3"/>
    <w:rsid w:val="002C66D9"/>
    <w:rsid w:val="002C6BCB"/>
    <w:rsid w:val="002D6200"/>
    <w:rsid w:val="002D70DF"/>
    <w:rsid w:val="002E51FD"/>
    <w:rsid w:val="002E559C"/>
    <w:rsid w:val="002E76E8"/>
    <w:rsid w:val="003012FA"/>
    <w:rsid w:val="00320FA6"/>
    <w:rsid w:val="00334B3B"/>
    <w:rsid w:val="00334BD7"/>
    <w:rsid w:val="0033726A"/>
    <w:rsid w:val="00345667"/>
    <w:rsid w:val="00356439"/>
    <w:rsid w:val="00357F93"/>
    <w:rsid w:val="00373E89"/>
    <w:rsid w:val="00375196"/>
    <w:rsid w:val="00386775"/>
    <w:rsid w:val="00387713"/>
    <w:rsid w:val="00392F17"/>
    <w:rsid w:val="00393536"/>
    <w:rsid w:val="003A06EE"/>
    <w:rsid w:val="003A4A78"/>
    <w:rsid w:val="003C048C"/>
    <w:rsid w:val="003E2BB2"/>
    <w:rsid w:val="003F0577"/>
    <w:rsid w:val="004024A5"/>
    <w:rsid w:val="00405854"/>
    <w:rsid w:val="00423EB5"/>
    <w:rsid w:val="00432C08"/>
    <w:rsid w:val="004341B5"/>
    <w:rsid w:val="00456D74"/>
    <w:rsid w:val="00460BC5"/>
    <w:rsid w:val="004648C8"/>
    <w:rsid w:val="00474B56"/>
    <w:rsid w:val="00480130"/>
    <w:rsid w:val="00484067"/>
    <w:rsid w:val="00485D70"/>
    <w:rsid w:val="004879C1"/>
    <w:rsid w:val="00490FFA"/>
    <w:rsid w:val="00492338"/>
    <w:rsid w:val="004A2B1A"/>
    <w:rsid w:val="004B7C8E"/>
    <w:rsid w:val="004D0104"/>
    <w:rsid w:val="004D61EE"/>
    <w:rsid w:val="004E15DE"/>
    <w:rsid w:val="004E188E"/>
    <w:rsid w:val="004E4ED8"/>
    <w:rsid w:val="004F72CC"/>
    <w:rsid w:val="00500B68"/>
    <w:rsid w:val="00510D71"/>
    <w:rsid w:val="005147A5"/>
    <w:rsid w:val="00515758"/>
    <w:rsid w:val="00520048"/>
    <w:rsid w:val="0053414C"/>
    <w:rsid w:val="005521F0"/>
    <w:rsid w:val="00552D24"/>
    <w:rsid w:val="00555003"/>
    <w:rsid w:val="00563D6E"/>
    <w:rsid w:val="00571F0A"/>
    <w:rsid w:val="005816BD"/>
    <w:rsid w:val="00583AB7"/>
    <w:rsid w:val="00585616"/>
    <w:rsid w:val="00594C50"/>
    <w:rsid w:val="005A2442"/>
    <w:rsid w:val="005A7422"/>
    <w:rsid w:val="005A7808"/>
    <w:rsid w:val="005B799B"/>
    <w:rsid w:val="005C282A"/>
    <w:rsid w:val="005D2EFD"/>
    <w:rsid w:val="005D704D"/>
    <w:rsid w:val="005E618D"/>
    <w:rsid w:val="005F46CF"/>
    <w:rsid w:val="00610AD5"/>
    <w:rsid w:val="00611E6B"/>
    <w:rsid w:val="00615B22"/>
    <w:rsid w:val="0062101B"/>
    <w:rsid w:val="006226D0"/>
    <w:rsid w:val="0062626C"/>
    <w:rsid w:val="0063029E"/>
    <w:rsid w:val="00636792"/>
    <w:rsid w:val="0064571C"/>
    <w:rsid w:val="006517D5"/>
    <w:rsid w:val="00684BAE"/>
    <w:rsid w:val="0068685D"/>
    <w:rsid w:val="00693F74"/>
    <w:rsid w:val="006958E5"/>
    <w:rsid w:val="006B7069"/>
    <w:rsid w:val="006B75AD"/>
    <w:rsid w:val="006D3CD5"/>
    <w:rsid w:val="006D6F75"/>
    <w:rsid w:val="006F6048"/>
    <w:rsid w:val="006F698E"/>
    <w:rsid w:val="00700912"/>
    <w:rsid w:val="00701973"/>
    <w:rsid w:val="00702CFB"/>
    <w:rsid w:val="00702F9A"/>
    <w:rsid w:val="00704AC8"/>
    <w:rsid w:val="00704F8F"/>
    <w:rsid w:val="00707432"/>
    <w:rsid w:val="00721C9C"/>
    <w:rsid w:val="00724619"/>
    <w:rsid w:val="00736D90"/>
    <w:rsid w:val="00742101"/>
    <w:rsid w:val="007435CE"/>
    <w:rsid w:val="00746284"/>
    <w:rsid w:val="00762028"/>
    <w:rsid w:val="0076692F"/>
    <w:rsid w:val="00775262"/>
    <w:rsid w:val="00786BAD"/>
    <w:rsid w:val="00794287"/>
    <w:rsid w:val="007A48AD"/>
    <w:rsid w:val="007A6B8C"/>
    <w:rsid w:val="007A6C99"/>
    <w:rsid w:val="007A70FA"/>
    <w:rsid w:val="007B0FC4"/>
    <w:rsid w:val="007B1CC0"/>
    <w:rsid w:val="007C178B"/>
    <w:rsid w:val="007C3975"/>
    <w:rsid w:val="007C4D57"/>
    <w:rsid w:val="007C6F66"/>
    <w:rsid w:val="007C75EB"/>
    <w:rsid w:val="007D1E3F"/>
    <w:rsid w:val="007D43C1"/>
    <w:rsid w:val="007D472A"/>
    <w:rsid w:val="007D4CD4"/>
    <w:rsid w:val="00800936"/>
    <w:rsid w:val="0080121C"/>
    <w:rsid w:val="008018ED"/>
    <w:rsid w:val="00821A6F"/>
    <w:rsid w:val="00834CE8"/>
    <w:rsid w:val="008369C5"/>
    <w:rsid w:val="00837F1D"/>
    <w:rsid w:val="00842069"/>
    <w:rsid w:val="00847833"/>
    <w:rsid w:val="00850985"/>
    <w:rsid w:val="008523BA"/>
    <w:rsid w:val="008647E5"/>
    <w:rsid w:val="00865DEF"/>
    <w:rsid w:val="00871E1D"/>
    <w:rsid w:val="00874555"/>
    <w:rsid w:val="00880521"/>
    <w:rsid w:val="00880DAA"/>
    <w:rsid w:val="00882E73"/>
    <w:rsid w:val="008908E1"/>
    <w:rsid w:val="00890FED"/>
    <w:rsid w:val="008945E2"/>
    <w:rsid w:val="008A020D"/>
    <w:rsid w:val="008A7942"/>
    <w:rsid w:val="008A7E4A"/>
    <w:rsid w:val="008B6770"/>
    <w:rsid w:val="008D00A0"/>
    <w:rsid w:val="008D7108"/>
    <w:rsid w:val="008E2693"/>
    <w:rsid w:val="009071D3"/>
    <w:rsid w:val="009231A6"/>
    <w:rsid w:val="0092584E"/>
    <w:rsid w:val="00933B5E"/>
    <w:rsid w:val="00935E56"/>
    <w:rsid w:val="0093706F"/>
    <w:rsid w:val="00942DFC"/>
    <w:rsid w:val="00950AE0"/>
    <w:rsid w:val="00952BCC"/>
    <w:rsid w:val="00955CBF"/>
    <w:rsid w:val="00955D75"/>
    <w:rsid w:val="00963439"/>
    <w:rsid w:val="00967C67"/>
    <w:rsid w:val="0097088A"/>
    <w:rsid w:val="00977071"/>
    <w:rsid w:val="009778DD"/>
    <w:rsid w:val="009849E3"/>
    <w:rsid w:val="00985701"/>
    <w:rsid w:val="00985D97"/>
    <w:rsid w:val="009A0F91"/>
    <w:rsid w:val="009A2C38"/>
    <w:rsid w:val="009A335E"/>
    <w:rsid w:val="009B28F5"/>
    <w:rsid w:val="009B75EB"/>
    <w:rsid w:val="009C201B"/>
    <w:rsid w:val="009C607F"/>
    <w:rsid w:val="009D3A40"/>
    <w:rsid w:val="009D3F5E"/>
    <w:rsid w:val="009D4EE5"/>
    <w:rsid w:val="009E59CD"/>
    <w:rsid w:val="009E721A"/>
    <w:rsid w:val="009E76A2"/>
    <w:rsid w:val="009F675F"/>
    <w:rsid w:val="00A0170B"/>
    <w:rsid w:val="00A06FCF"/>
    <w:rsid w:val="00A14E58"/>
    <w:rsid w:val="00A15526"/>
    <w:rsid w:val="00A37AEC"/>
    <w:rsid w:val="00A37E97"/>
    <w:rsid w:val="00A41498"/>
    <w:rsid w:val="00A45798"/>
    <w:rsid w:val="00A50EAD"/>
    <w:rsid w:val="00A545EC"/>
    <w:rsid w:val="00A545F2"/>
    <w:rsid w:val="00A604E8"/>
    <w:rsid w:val="00A63894"/>
    <w:rsid w:val="00A6740F"/>
    <w:rsid w:val="00A70819"/>
    <w:rsid w:val="00A74299"/>
    <w:rsid w:val="00A75069"/>
    <w:rsid w:val="00A755FC"/>
    <w:rsid w:val="00A76F6A"/>
    <w:rsid w:val="00A96932"/>
    <w:rsid w:val="00A97806"/>
    <w:rsid w:val="00A97FE8"/>
    <w:rsid w:val="00AA1C79"/>
    <w:rsid w:val="00AA21ED"/>
    <w:rsid w:val="00AA426F"/>
    <w:rsid w:val="00AA5025"/>
    <w:rsid w:val="00AC0541"/>
    <w:rsid w:val="00AC35F5"/>
    <w:rsid w:val="00AD0630"/>
    <w:rsid w:val="00AE09DB"/>
    <w:rsid w:val="00AE31EF"/>
    <w:rsid w:val="00AE7610"/>
    <w:rsid w:val="00B00587"/>
    <w:rsid w:val="00B108A3"/>
    <w:rsid w:val="00B15A89"/>
    <w:rsid w:val="00B31561"/>
    <w:rsid w:val="00B377FA"/>
    <w:rsid w:val="00B64BAC"/>
    <w:rsid w:val="00B6794F"/>
    <w:rsid w:val="00B67FF7"/>
    <w:rsid w:val="00B721E2"/>
    <w:rsid w:val="00B8195A"/>
    <w:rsid w:val="00B87BC8"/>
    <w:rsid w:val="00B9095F"/>
    <w:rsid w:val="00BC01C5"/>
    <w:rsid w:val="00BC04F1"/>
    <w:rsid w:val="00BC768B"/>
    <w:rsid w:val="00BC7CC4"/>
    <w:rsid w:val="00BE206A"/>
    <w:rsid w:val="00BE2E90"/>
    <w:rsid w:val="00BF4158"/>
    <w:rsid w:val="00C04E12"/>
    <w:rsid w:val="00C1027F"/>
    <w:rsid w:val="00C112C5"/>
    <w:rsid w:val="00C120B6"/>
    <w:rsid w:val="00C242F1"/>
    <w:rsid w:val="00C2716E"/>
    <w:rsid w:val="00C3093E"/>
    <w:rsid w:val="00C356CC"/>
    <w:rsid w:val="00C40DAE"/>
    <w:rsid w:val="00C40DC7"/>
    <w:rsid w:val="00C43AC9"/>
    <w:rsid w:val="00C4529F"/>
    <w:rsid w:val="00C50161"/>
    <w:rsid w:val="00C65850"/>
    <w:rsid w:val="00C74813"/>
    <w:rsid w:val="00C80867"/>
    <w:rsid w:val="00C86B5E"/>
    <w:rsid w:val="00C9051A"/>
    <w:rsid w:val="00C9263A"/>
    <w:rsid w:val="00C9546A"/>
    <w:rsid w:val="00C967A7"/>
    <w:rsid w:val="00CA38E0"/>
    <w:rsid w:val="00CA69F0"/>
    <w:rsid w:val="00CC4E29"/>
    <w:rsid w:val="00CD37F5"/>
    <w:rsid w:val="00CD769A"/>
    <w:rsid w:val="00CE3C96"/>
    <w:rsid w:val="00CE6FD3"/>
    <w:rsid w:val="00CF3527"/>
    <w:rsid w:val="00D01336"/>
    <w:rsid w:val="00D072FF"/>
    <w:rsid w:val="00D12223"/>
    <w:rsid w:val="00D162D9"/>
    <w:rsid w:val="00D328FD"/>
    <w:rsid w:val="00D4178C"/>
    <w:rsid w:val="00D43E6B"/>
    <w:rsid w:val="00D47EF7"/>
    <w:rsid w:val="00D52FC7"/>
    <w:rsid w:val="00D53062"/>
    <w:rsid w:val="00D5407E"/>
    <w:rsid w:val="00D60C14"/>
    <w:rsid w:val="00D6388A"/>
    <w:rsid w:val="00D67979"/>
    <w:rsid w:val="00D67E01"/>
    <w:rsid w:val="00D71425"/>
    <w:rsid w:val="00D72835"/>
    <w:rsid w:val="00D75E15"/>
    <w:rsid w:val="00D8271C"/>
    <w:rsid w:val="00D86978"/>
    <w:rsid w:val="00DA26B3"/>
    <w:rsid w:val="00DA338F"/>
    <w:rsid w:val="00DA6AC9"/>
    <w:rsid w:val="00DB476B"/>
    <w:rsid w:val="00DB6872"/>
    <w:rsid w:val="00DC3B23"/>
    <w:rsid w:val="00DD2649"/>
    <w:rsid w:val="00DF133D"/>
    <w:rsid w:val="00E00A60"/>
    <w:rsid w:val="00E03F15"/>
    <w:rsid w:val="00E14106"/>
    <w:rsid w:val="00E203A8"/>
    <w:rsid w:val="00E23229"/>
    <w:rsid w:val="00E30DA5"/>
    <w:rsid w:val="00E32865"/>
    <w:rsid w:val="00E328E9"/>
    <w:rsid w:val="00E35BB6"/>
    <w:rsid w:val="00E42C64"/>
    <w:rsid w:val="00E43291"/>
    <w:rsid w:val="00E44183"/>
    <w:rsid w:val="00E46B9B"/>
    <w:rsid w:val="00E56AB5"/>
    <w:rsid w:val="00E572A2"/>
    <w:rsid w:val="00E873D8"/>
    <w:rsid w:val="00E90BD5"/>
    <w:rsid w:val="00EB1D66"/>
    <w:rsid w:val="00ED1DF1"/>
    <w:rsid w:val="00EE1C2C"/>
    <w:rsid w:val="00EF01BD"/>
    <w:rsid w:val="00EF60C3"/>
    <w:rsid w:val="00F00516"/>
    <w:rsid w:val="00F028DF"/>
    <w:rsid w:val="00F0335D"/>
    <w:rsid w:val="00F1131E"/>
    <w:rsid w:val="00F16E2F"/>
    <w:rsid w:val="00F2599D"/>
    <w:rsid w:val="00F267B2"/>
    <w:rsid w:val="00F33769"/>
    <w:rsid w:val="00F375E4"/>
    <w:rsid w:val="00F431E5"/>
    <w:rsid w:val="00F51489"/>
    <w:rsid w:val="00F52C1F"/>
    <w:rsid w:val="00F550E1"/>
    <w:rsid w:val="00F637B1"/>
    <w:rsid w:val="00F67AAE"/>
    <w:rsid w:val="00F73C3F"/>
    <w:rsid w:val="00F85606"/>
    <w:rsid w:val="00F918A5"/>
    <w:rsid w:val="00F93E1D"/>
    <w:rsid w:val="00FC444A"/>
    <w:rsid w:val="00FD184B"/>
    <w:rsid w:val="00FD228C"/>
    <w:rsid w:val="00FD4325"/>
    <w:rsid w:val="00FD7FA0"/>
    <w:rsid w:val="00FE4458"/>
    <w:rsid w:val="00FE5CBF"/>
    <w:rsid w:val="00FF3C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5A742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5A742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d">
    <w:name w:val="МойПодзаголовок"/>
    <w:basedOn w:val="2"/>
    <w:link w:val="ae"/>
    <w:qFormat/>
    <w:rsid w:val="00E35BB6"/>
    <w:rPr>
      <w:b w:val="0"/>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f">
    <w:name w:val="Table Grid"/>
    <w:basedOn w:val="a2"/>
    <w:uiPriority w:val="3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e">
    <w:name w:val="МойПодзаголовок Знак"/>
    <w:basedOn w:val="a5"/>
    <w:link w:val="ad"/>
    <w:rsid w:val="00E35BB6"/>
    <w:rPr>
      <w:rFonts w:ascii="Times New Roman" w:eastAsiaTheme="majorEastAsia" w:hAnsi="Times New Roman" w:cstheme="majorBidi"/>
      <w:color w:val="000000" w:themeColor="text1"/>
      <w:sz w:val="28"/>
      <w:szCs w:val="26"/>
    </w:rPr>
  </w:style>
  <w:style w:type="character" w:styleId="af0">
    <w:name w:val="Placeholder Text"/>
    <w:basedOn w:val="a1"/>
    <w:uiPriority w:val="99"/>
    <w:semiHidden/>
    <w:rsid w:val="00A37AEC"/>
    <w:rPr>
      <w:color w:val="808080"/>
    </w:rPr>
  </w:style>
  <w:style w:type="paragraph" w:styleId="af1">
    <w:name w:val="caption"/>
    <w:basedOn w:val="a0"/>
    <w:next w:val="a0"/>
    <w:uiPriority w:val="35"/>
    <w:unhideWhenUsed/>
    <w:qFormat/>
    <w:rsid w:val="00952BCC"/>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2">
    <w:name w:val="List Paragraph"/>
    <w:basedOn w:val="a0"/>
    <w:link w:val="af3"/>
    <w:uiPriority w:val="34"/>
    <w:qFormat/>
    <w:rsid w:val="006D6F75"/>
    <w:pPr>
      <w:ind w:left="720"/>
      <w:contextualSpacing/>
    </w:pPr>
  </w:style>
  <w:style w:type="paragraph" w:customStyle="1" w:styleId="a7">
    <w:name w:val="Раздел"/>
    <w:basedOn w:val="1"/>
    <w:link w:val="af4"/>
    <w:qFormat/>
    <w:rsid w:val="006D6F75"/>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3">
    <w:name w:val="Абзац списка Знак"/>
    <w:basedOn w:val="a1"/>
    <w:link w:val="af2"/>
    <w:uiPriority w:val="34"/>
    <w:rsid w:val="006D6F75"/>
  </w:style>
  <w:style w:type="character" w:customStyle="1" w:styleId="af4">
    <w:name w:val="Раздел Знак"/>
    <w:basedOn w:val="af3"/>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5">
    <w:name w:val="footnote text"/>
    <w:basedOn w:val="a0"/>
    <w:link w:val="af6"/>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6">
    <w:name w:val="Текст сноски Знак"/>
    <w:basedOn w:val="a1"/>
    <w:link w:val="af5"/>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7">
    <w:name w:val="footnote reference"/>
    <w:uiPriority w:val="99"/>
    <w:semiHidden/>
    <w:unhideWhenUsed/>
    <w:rsid w:val="000E4950"/>
    <w:rPr>
      <w:vertAlign w:val="superscript"/>
    </w:rPr>
  </w:style>
  <w:style w:type="paragraph" w:styleId="af8">
    <w:name w:val="header"/>
    <w:basedOn w:val="a0"/>
    <w:link w:val="af9"/>
    <w:uiPriority w:val="99"/>
    <w:unhideWhenUsed/>
    <w:rsid w:val="00E32865"/>
    <w:pPr>
      <w:tabs>
        <w:tab w:val="center" w:pos="4677"/>
        <w:tab w:val="right" w:pos="9355"/>
      </w:tabs>
      <w:spacing w:after="0" w:line="240" w:lineRule="auto"/>
    </w:pPr>
  </w:style>
  <w:style w:type="character" w:customStyle="1" w:styleId="af9">
    <w:name w:val="Верхний колонтитул Знак"/>
    <w:basedOn w:val="a1"/>
    <w:link w:val="af8"/>
    <w:uiPriority w:val="99"/>
    <w:rsid w:val="00E32865"/>
  </w:style>
  <w:style w:type="paragraph" w:styleId="afa">
    <w:name w:val="footer"/>
    <w:basedOn w:val="a0"/>
    <w:link w:val="afb"/>
    <w:uiPriority w:val="99"/>
    <w:unhideWhenUsed/>
    <w:rsid w:val="00E32865"/>
    <w:pPr>
      <w:tabs>
        <w:tab w:val="center" w:pos="4677"/>
        <w:tab w:val="right" w:pos="9355"/>
      </w:tabs>
      <w:spacing w:after="0" w:line="240" w:lineRule="auto"/>
    </w:pPr>
  </w:style>
  <w:style w:type="character" w:customStyle="1" w:styleId="afb">
    <w:name w:val="Нижний колонтитул Знак"/>
    <w:basedOn w:val="a1"/>
    <w:link w:val="afa"/>
    <w:uiPriority w:val="99"/>
    <w:rsid w:val="00E32865"/>
  </w:style>
  <w:style w:type="character" w:styleId="afc">
    <w:name w:val="annotation reference"/>
    <w:basedOn w:val="a1"/>
    <w:uiPriority w:val="99"/>
    <w:semiHidden/>
    <w:unhideWhenUsed/>
    <w:rsid w:val="002B3EC7"/>
    <w:rPr>
      <w:sz w:val="16"/>
      <w:szCs w:val="16"/>
    </w:rPr>
  </w:style>
  <w:style w:type="paragraph" w:styleId="afd">
    <w:name w:val="annotation text"/>
    <w:basedOn w:val="a0"/>
    <w:link w:val="afe"/>
    <w:uiPriority w:val="99"/>
    <w:semiHidden/>
    <w:unhideWhenUsed/>
    <w:rsid w:val="002B3EC7"/>
    <w:pPr>
      <w:spacing w:line="240" w:lineRule="auto"/>
    </w:pPr>
    <w:rPr>
      <w:sz w:val="20"/>
      <w:szCs w:val="20"/>
    </w:rPr>
  </w:style>
  <w:style w:type="character" w:customStyle="1" w:styleId="afe">
    <w:name w:val="Текст примечания Знак"/>
    <w:basedOn w:val="a1"/>
    <w:link w:val="afd"/>
    <w:uiPriority w:val="99"/>
    <w:semiHidden/>
    <w:rsid w:val="002B3EC7"/>
    <w:rPr>
      <w:sz w:val="20"/>
      <w:szCs w:val="20"/>
    </w:rPr>
  </w:style>
  <w:style w:type="paragraph" w:styleId="aff">
    <w:name w:val="annotation subject"/>
    <w:basedOn w:val="afd"/>
    <w:next w:val="afd"/>
    <w:link w:val="aff0"/>
    <w:uiPriority w:val="99"/>
    <w:semiHidden/>
    <w:unhideWhenUsed/>
    <w:rsid w:val="002B3EC7"/>
    <w:rPr>
      <w:b/>
      <w:bCs/>
    </w:rPr>
  </w:style>
  <w:style w:type="character" w:customStyle="1" w:styleId="aff0">
    <w:name w:val="Тема примечания Знак"/>
    <w:basedOn w:val="afe"/>
    <w:link w:val="aff"/>
    <w:uiPriority w:val="99"/>
    <w:semiHidden/>
    <w:rsid w:val="002B3EC7"/>
    <w:rPr>
      <w:b/>
      <w:bCs/>
      <w:sz w:val="20"/>
      <w:szCs w:val="20"/>
    </w:rPr>
  </w:style>
  <w:style w:type="paragraph" w:styleId="aff1">
    <w:name w:val="Balloon Text"/>
    <w:basedOn w:val="a0"/>
    <w:link w:val="aff2"/>
    <w:uiPriority w:val="99"/>
    <w:semiHidden/>
    <w:unhideWhenUsed/>
    <w:rsid w:val="002B3EC7"/>
    <w:pPr>
      <w:spacing w:after="0" w:line="240" w:lineRule="auto"/>
    </w:pPr>
    <w:rPr>
      <w:rFonts w:ascii="Tahoma" w:hAnsi="Tahoma" w:cs="Tahoma"/>
      <w:sz w:val="16"/>
      <w:szCs w:val="16"/>
    </w:rPr>
  </w:style>
  <w:style w:type="character" w:customStyle="1" w:styleId="aff2">
    <w:name w:val="Текст выноски Знак"/>
    <w:basedOn w:val="a1"/>
    <w:link w:val="aff1"/>
    <w:uiPriority w:val="99"/>
    <w:semiHidden/>
    <w:rsid w:val="002B3EC7"/>
    <w:rPr>
      <w:rFonts w:ascii="Tahoma" w:hAnsi="Tahoma" w:cs="Tahoma"/>
      <w:sz w:val="16"/>
      <w:szCs w:val="16"/>
    </w:rPr>
  </w:style>
  <w:style w:type="paragraph" w:customStyle="1" w:styleId="a">
    <w:name w:val="МойПриложение"/>
    <w:basedOn w:val="af2"/>
    <w:link w:val="aff3"/>
    <w:qFormat/>
    <w:rsid w:val="005B799B"/>
    <w:pPr>
      <w:numPr>
        <w:numId w:val="16"/>
      </w:numPr>
      <w:jc w:val="center"/>
    </w:pPr>
    <w:rPr>
      <w:rFonts w:ascii="Times New Roman" w:hAnsi="Times New Roman" w:cs="Times New Roman"/>
      <w:sz w:val="28"/>
      <w:szCs w:val="28"/>
    </w:rPr>
  </w:style>
  <w:style w:type="character" w:customStyle="1" w:styleId="aff3">
    <w:name w:val="МойПриложение Знак"/>
    <w:basedOn w:val="af3"/>
    <w:link w:val="a"/>
    <w:rsid w:val="005B799B"/>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448398410">
      <w:bodyDiv w:val="1"/>
      <w:marLeft w:val="0"/>
      <w:marRight w:val="0"/>
      <w:marTop w:val="0"/>
      <w:marBottom w:val="0"/>
      <w:divBdr>
        <w:top w:val="none" w:sz="0" w:space="0" w:color="auto"/>
        <w:left w:val="none" w:sz="0" w:space="0" w:color="auto"/>
        <w:bottom w:val="none" w:sz="0" w:space="0" w:color="auto"/>
        <w:right w:val="none" w:sz="0" w:space="0" w:color="auto"/>
      </w:divBdr>
    </w:div>
    <w:div w:id="584416790">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22125869">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44265006">
      <w:bodyDiv w:val="1"/>
      <w:marLeft w:val="0"/>
      <w:marRight w:val="0"/>
      <w:marTop w:val="0"/>
      <w:marBottom w:val="0"/>
      <w:divBdr>
        <w:top w:val="none" w:sz="0" w:space="0" w:color="auto"/>
        <w:left w:val="none" w:sz="0" w:space="0" w:color="auto"/>
        <w:bottom w:val="none" w:sz="0" w:space="0" w:color="auto"/>
        <w:right w:val="none" w:sz="0" w:space="0" w:color="auto"/>
      </w:divBdr>
    </w:div>
    <w:div w:id="1681078563">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B680D-FA87-4EA8-BC6E-1A76EB4D0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9</TotalTime>
  <Pages>24</Pages>
  <Words>8697</Words>
  <Characters>49578</Characters>
  <Application>Microsoft Office Word</Application>
  <DocSecurity>0</DocSecurity>
  <Lines>413</Lines>
  <Paragraphs>116</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Данил</dc:creator>
  <cp:lastModifiedBy>Сидоренко Данил Дмитриевич</cp:lastModifiedBy>
  <cp:revision>49</cp:revision>
  <cp:lastPrinted>2021-06-25T19:08:00Z</cp:lastPrinted>
  <dcterms:created xsi:type="dcterms:W3CDTF">2020-01-20T15:54:00Z</dcterms:created>
  <dcterms:modified xsi:type="dcterms:W3CDTF">2022-01-2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ies>
</file>